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635" w:rsidRPr="0050505C" w:rsidRDefault="005D6635" w:rsidP="005D6635">
      <w:pPr>
        <w:jc w:val="both"/>
        <w:rPr>
          <w:b/>
        </w:rPr>
      </w:pPr>
      <w:r w:rsidRPr="0050505C">
        <w:rPr>
          <w:b/>
        </w:rPr>
        <w:t>Supplementary Digital Content 2</w:t>
      </w:r>
    </w:p>
    <w:p w:rsidR="003821AB" w:rsidRPr="0050505C" w:rsidRDefault="00536EC5" w:rsidP="003821AB">
      <w:pPr>
        <w:spacing w:line="480" w:lineRule="auto"/>
        <w:jc w:val="both"/>
        <w:rPr>
          <w:lang w:val="en-GB"/>
        </w:rPr>
      </w:pPr>
      <w:r w:rsidRPr="0050505C">
        <w:rPr>
          <w:i/>
          <w:lang w:val="en-GB"/>
        </w:rPr>
        <w:t xml:space="preserve">Group Sensor Level Power Analysis. </w:t>
      </w:r>
      <w:r w:rsidRPr="0050505C">
        <w:rPr>
          <w:lang w:val="en-GB"/>
        </w:rPr>
        <w:t xml:space="preserve">Pre-processed data (as described in the methods) were used in the source level were used to evaluate sensor level changes as follows. Group sensor level </w:t>
      </w:r>
      <w:r w:rsidR="003821AB" w:rsidRPr="0050505C">
        <w:rPr>
          <w:lang w:val="en-GB"/>
        </w:rPr>
        <w:t>power calculations were statistically assessed at each frequency band first, within gases and across the baselines and step-wise gas concentrations and second, across gases and within the baselines and equivalent MAC-awake gas concentrations. The statistical method utilized here was a Non-Parametric Group Statistics approach proposed by Nichols and Holmes</w:t>
      </w:r>
      <w:r w:rsidR="008A23B6" w:rsidRPr="0050505C">
        <w:rPr>
          <w:lang w:val="en-GB"/>
        </w:rPr>
        <w:t>,</w:t>
      </w:r>
      <w:r w:rsidR="003821AB" w:rsidRPr="0050505C">
        <w:rPr>
          <w:lang w:val="en-GB"/>
        </w:rPr>
        <w:fldChar w:fldCharType="begin" w:fldLock="1"/>
      </w:r>
      <w:r w:rsidR="008A23B6" w:rsidRPr="0050505C">
        <w:rPr>
          <w:lang w:val="en-GB"/>
        </w:rPr>
        <w:instrText>ADDIN CSL_CITATION {"citationItems":[{"id":"ITEM-1","itemData":{"DOI":"10.1002/hbm.1058","ISBN":"1065-9471 (Print)\\r1065-9471 (Linking)","ISSN":"1065-9471","PMID":"11747097","abstract":"Requiring only minimal assumptions for validity; nonparametric permutation testing provides a fl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fi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author":[{"dropping-particle":"","family":"Nichols","given":"T E","non-dropping-particle":"","parse-names":false,"suffix":""},{"dropping-particle":"","family":"Holmes","given":"Andrew P","non-dropping-particle":"","parse-names":false,"suffix":""}],"container-title":"Human Brain Mapping","id":"ITEM-1","issue":"1","issued":{"date-parts":[["2001"]]},"page":"1-25","title":"Nonparametric Permutation Tests for Functional Neuroimaging: A Primer with examples","type":"article-journal","volume":"15"},"uris":["http://www.mendeley.com/documents/?uuid=75fa5a1b-7ca9-4fe9-a300-87a078f128ea"]},{"id":"ITEM-2","itemData":{"DOI":"10.1016/B978-012264841-0/50048-2","author":[{"dropping-particle":"","family":"Nichols","given":"T. E.","non-dropping-particle":"","parse-names":false,"suffix":""},{"dropping-particle":"","family":"Holmes","given":"A. P.","non-dropping-particle":"","parse-names":false,"suffix":""}],"container-title":"Human Brain Function: Second Edition","id":"ITEM-2","issued":{"date-parts":[["2003","12","1"]]},"title":"Nonparametric Permutation Tests for Functional Neuroimaging","type":"book","volume":"15"},"uris":["http://www.mendeley.com/documents/?uuid=35e53f48-a08a-49f2-9371-f26b348c7397"]}],"mendeley":{"formattedCitation":"&lt;sup&gt;1,2&lt;/sup&gt;","plainTextFormattedCitation":"1,2","previouslyFormattedCitation":"&lt;sup&gt;1,2&lt;/sup&gt;"},"properties":{"noteIndex":0},"schema":"https://github.com/citation-style-language/schema/raw/master/csl-citation.json"}</w:instrText>
      </w:r>
      <w:r w:rsidR="003821AB" w:rsidRPr="0050505C">
        <w:rPr>
          <w:lang w:val="en-GB"/>
        </w:rPr>
        <w:fldChar w:fldCharType="separate"/>
      </w:r>
      <w:r w:rsidR="008A23B6" w:rsidRPr="0050505C">
        <w:rPr>
          <w:noProof/>
          <w:vertAlign w:val="superscript"/>
          <w:lang w:val="en-GB"/>
        </w:rPr>
        <w:t>1,2</w:t>
      </w:r>
      <w:r w:rsidR="003821AB" w:rsidRPr="0050505C">
        <w:rPr>
          <w:lang w:val="en-GB"/>
        </w:rPr>
        <w:fldChar w:fldCharType="end"/>
      </w:r>
      <w:r w:rsidR="003821AB" w:rsidRPr="0050505C">
        <w:rPr>
          <w:lang w:val="en-GB"/>
        </w:rPr>
        <w:t xml:space="preserve"> which has been subsequently used by countless research groups, particularly pertaining to BOLD-fMRI statistical analysis as well as more recently in </w:t>
      </w:r>
      <w:r w:rsidR="0067488D">
        <w:rPr>
          <w:lang w:val="en-GB"/>
        </w:rPr>
        <w:t>magnetoencephalography</w:t>
      </w:r>
      <w:r w:rsidR="003821AB" w:rsidRPr="0050505C">
        <w:rPr>
          <w:lang w:val="en-GB"/>
        </w:rPr>
        <w:t xml:space="preserve"> statistical analysis (</w:t>
      </w:r>
      <w:r w:rsidR="003821AB" w:rsidRPr="0050505C">
        <w:rPr>
          <w:i/>
          <w:lang w:val="en-GB"/>
        </w:rPr>
        <w:t>e.g</w:t>
      </w:r>
      <w:r w:rsidR="003821AB" w:rsidRPr="0050505C">
        <w:rPr>
          <w:lang w:val="en-GB"/>
        </w:rPr>
        <w:t>.</w:t>
      </w:r>
      <w:r w:rsidRPr="0050505C">
        <w:rPr>
          <w:lang w:val="en-GB"/>
        </w:rPr>
        <w:t xml:space="preserve"> </w:t>
      </w:r>
      <w:r w:rsidRPr="0050505C">
        <w:rPr>
          <w:lang w:val="en-GB"/>
        </w:rPr>
        <w:fldChar w:fldCharType="begin" w:fldLock="1"/>
      </w:r>
      <w:r w:rsidRPr="0050505C">
        <w:rPr>
          <w:lang w:val="en-GB"/>
        </w:rPr>
        <w:instrText>ADDIN CSL_CITATION {"citationItems":[{"id":"ITEM-1","itemData":{"DOI":"10.1523/JNEUROSCI.0903-15.2015","ISBN":"1529-2401 (Electronic)\\r0270-6474 (Linking)","ISSN":"0270-6474","PMID":"26290246","abstract":"Following the discovery of the antidepressant properties of ketamine, there has been a recent resurgence in the interest in this NMDA receptor antagonist. Although detailed animal models of the molecular mechanisms underlying ketamine's effects have emerged, there are few MEG/EEG studies examining the acute subanesthetic effects of ketamine infusion in man. We recorded 275 channel MEG in two experiments (n = 25 human males) examining the effects of subanesthetic ketamine infusion. MEG power spectra revealed a rich set of significant oscillatory changes compared with placebo sessions, including decreases in occipital, parietal, and anterior cingulate alpha power, increases in medial frontal theta power, and increases in parietal and cingulate cortex high gamma power. Each of these spectral effects demonstrated their own set of temporal dynamics. Dynamic causal modeling of frontoparietal connectivity changes with ketamine indicated a decrease in NMDA and AMPA-mediated frontal-to-parietal connectivity. AMPA-mediated connectivity changes were sustained for up to 50 min after ketamine infusion had ceased, by which time perceptual distortions were absent. The results also indicated a decrease in gain of parietal pyramidal cells, which was correlated with participants' self-reports of blissful state. Based on these results, we suggest that the antidepressant effects of ketamine may depend on its ability to change the balance of frontoparietal connectivity patterns. SIGNIFICANCE STATEMENT In this paper, we found that subanesthetic doses of ketamine, similar to those used in antidepressant studies, increase anterior theta and gamma power but decrease posterior theta, delta, and alpha power, as revealed by magnetoencephalographic recordings. Dynamic causal modeling of frontoparietal connectivity changes with ketamine indicated a decrease in NMDA and AMPA-mediated frontal-to-parietal connectivity. AMPA-mediated connectivity changes were sustained for up to 50 min after ketamine infusion had ceased, by which time perceptual distortions were absent. The results also indicated a decrease in gain of parietal pyramidal cells, which was correlated with participants' self-reports of blissful state. The alterations in frontoparietal connectivity patterns we observe here may be important in generating the antidepressant response to ketamine.","author":[{"dropping-particle":"","family":"Muthukumaraswamy","given":"S. D.","non-dropping-particle":"","parse-names":false,"suffix":""},{"dropping-particle":"","family":"Shaw","given":"A. D.","non-dropping-particle":"","parse-names":false,"suffix":""},{"dropping-particle":"","family":"Jackson","given":"L. E.","non-dropping-particle":"","parse-names":false,"suffix":""},{"dropping-particle":"","family":"Hall","given":"J.","non-dropping-particle":"","parse-names":false,"suffix":""},{"dropping-particle":"","family":"Moran","given":"R.","non-dropping-particle":"","parse-names":false,"suffix":""},{"dropping-particle":"","family":"Saxena","given":"N.","non-dropping-particle":"","parse-names":false,"suffix":""}],"container-title":"Journal of Neuroscience","id":"ITEM-1","issue":"33","issued":{"date-parts":[["2015"]]},"page":"11694-11706","title":"Evidence that Subanesthetic Doses of Ketamine Cause Sustained Disruptions of NMDA and AMPA-Mediated Frontoparietal Connectivity in Humans","type":"article-journal","volume":"35"},"uris":["http://www.mendeley.com/documents/?uuid=f436c082-53ac-4131-83bb-e3722b15c720"]},{"id":"ITEM-2","itemData":{"DOI":"10.1073/pnas.1515657113","ISBN":"0027-8424","ISSN":"1091-6490","PMID":"27001844","abstract":"Normal brain function requires interactions between spatially separated, and functionally specialized, macroscopic regions, yet the directionality of these interactions in large-scale functional networks is unknown. Magnetoencephalography was used to determine the directionality of these interactions, where directionality was inferred from time series of beamformer-reconstructed estimates of neuronal activation, using a recently proposed measure of phase transfer entropy. We observed well-organized posterior-to-anterior patterns of information flow in the higher-frequency bands (alpha1, alpha2, and beta band), dominated by regions in the visual cortex and posterior default mode network. Opposite patterns of anterior-to-posterior flow were found in the theta band, involving mainly regions in the frontal lobe that were sending information to a more distributed network. Many strong information senders in the theta band were also frequent receivers in the alpha2 band, and vice versa. Our results provide evidence that large-scale resting-state patterns of information flow in the human brain form frequency-dependent reentry loops that are dominated by flow from parieto-occipital cortex to integrative frontal areas in the higher-frequency bands, which is mirrored by a theta band anterior-to-posterior flow.","author":[{"dropping-particle":"","family":"Hillebrand","given":"Arjan","non-dropping-particle":"","parse-names":false,"suffix":""},{"dropping-particle":"","family":"Tewarie","given":"Prejaas","non-dropping-particle":"","parse-names":false,"suffix":""},{"dropping-particle":"","family":"Dellen","given":"Edwin","non-dropping-particle":"van","parse-names":false,"suffix":""},{"dropping-particle":"","family":"Yu","given":"Meichen","non-dropping-particle":"","parse-names":false,"suffix":""},{"dropping-particle":"","family":"Carbo","given":"Ellen W S","non-dropping-particle":"","parse-names":false,"suffix":""},{"dropping-particle":"","family":"Douw","given":"Linda","non-dropping-particle":"","parse-names":false,"suffix":""},{"dropping-particle":"","family":"Gouw","given":"Alida A","non-dropping-particle":"","parse-names":false,"suffix":""},{"dropping-particle":"","family":"Straaten","given":"Elisabeth C W","non-dropping-particle":"van","parse-names":false,"suffix":""},{"dropping-particle":"","family":"Stam","given":"Cornelis J","non-dropping-particle":"","parse-names":false,"suffix":""}],"container-title":"Pnas","id":"ITEM-2","issue":"14","issued":{"date-parts":[["2016"]]},"page":"3867-3872","title":"Direction of information flow in large-scale resting-state networks is frequency-dependent.","type":"article-journal","volume":"113"},"uris":["http://www.mendeley.com/documents/?uuid=c3679306-645f-480d-8d23-d37b20d6938c"]}],"mendeley":{"formattedCitation":"&lt;sup&gt;3,4&lt;/sup&gt;","plainTextFormattedCitation":"3,4","previouslyFormattedCitation":"&lt;sup&gt;3,4&lt;/sup&gt;"},"properties":{"noteIndex":0},"schema":"https://github.com/citation-style-language/schema/raw/master/csl-citation.json"}</w:instrText>
      </w:r>
      <w:r w:rsidRPr="0050505C">
        <w:rPr>
          <w:lang w:val="en-GB"/>
        </w:rPr>
        <w:fldChar w:fldCharType="separate"/>
      </w:r>
      <w:r w:rsidRPr="0050505C">
        <w:rPr>
          <w:noProof/>
          <w:vertAlign w:val="superscript"/>
          <w:lang w:val="en-GB"/>
        </w:rPr>
        <w:t>3</w:t>
      </w:r>
      <w:bookmarkStart w:id="0" w:name="_GoBack"/>
      <w:bookmarkEnd w:id="0"/>
      <w:r w:rsidRPr="0050505C">
        <w:rPr>
          <w:noProof/>
          <w:vertAlign w:val="superscript"/>
          <w:lang w:val="en-GB"/>
        </w:rPr>
        <w:t>,4</w:t>
      </w:r>
      <w:r w:rsidRPr="0050505C">
        <w:rPr>
          <w:lang w:val="en-GB"/>
        </w:rPr>
        <w:fldChar w:fldCharType="end"/>
      </w:r>
      <w:r w:rsidR="003821AB" w:rsidRPr="0050505C">
        <w:rPr>
          <w:lang w:val="en-GB"/>
        </w:rPr>
        <w:t>).</w:t>
      </w:r>
    </w:p>
    <w:p w:rsidR="003821AB" w:rsidRPr="0050505C" w:rsidRDefault="00536EC5" w:rsidP="005D6635">
      <w:pPr>
        <w:spacing w:line="480" w:lineRule="auto"/>
        <w:jc w:val="both"/>
        <w:rPr>
          <w:lang w:val="en-GB"/>
        </w:rPr>
      </w:pPr>
      <w:r w:rsidRPr="0050505C">
        <w:rPr>
          <w:lang w:val="en-GB"/>
        </w:rPr>
        <w:t>F</w:t>
      </w:r>
      <w:r w:rsidR="003821AB" w:rsidRPr="0050505C">
        <w:rPr>
          <w:lang w:val="en-GB"/>
        </w:rPr>
        <w:t>or the within gas comparison, a two-sample t-statistic calculation was performed within each frequency band, gas and subject, by contrasting all valid trials within a sensor at each of the pre-antiemetic baselines and gas levels to all trials within a sensor for the post-antiemetic baseline. The resulting student’s t-statistic maps of the sensor power for all sensors were tested against the null hypothesis that the distribution of a given condition in either Xe or N</w:t>
      </w:r>
      <w:r w:rsidR="003821AB" w:rsidRPr="0050505C">
        <w:rPr>
          <w:vertAlign w:val="subscript"/>
          <w:lang w:val="en-GB"/>
        </w:rPr>
        <w:t>2</w:t>
      </w:r>
      <w:r w:rsidR="003821AB" w:rsidRPr="0050505C">
        <w:rPr>
          <w:lang w:val="en-GB"/>
        </w:rPr>
        <w:t xml:space="preserve">O isn’t significantly different to the post-antiemetic baseline. In order to correct for multiple comparisons across the </w:t>
      </w:r>
      <w:r w:rsidR="0067488D">
        <w:rPr>
          <w:lang w:val="en-GB"/>
        </w:rPr>
        <w:t>magnetoencephalography</w:t>
      </w:r>
      <w:r w:rsidR="003821AB" w:rsidRPr="0050505C">
        <w:rPr>
          <w:lang w:val="en-GB"/>
        </w:rPr>
        <w:t xml:space="preserve"> and </w:t>
      </w:r>
      <w:r w:rsidR="0067488D">
        <w:rPr>
          <w:lang w:val="en-GB"/>
        </w:rPr>
        <w:t>electroencephalography</w:t>
      </w:r>
      <w:r w:rsidR="003821AB" w:rsidRPr="0050505C">
        <w:rPr>
          <w:lang w:val="en-GB"/>
        </w:rPr>
        <w:t xml:space="preserve"> sensors, a null distribution was computed using 5000 permutations of the t-statistic sign at each sensor and across participants.</w:t>
      </w:r>
      <w:r w:rsidRPr="0050505C">
        <w:rPr>
          <w:lang w:val="en-GB"/>
        </w:rPr>
        <w:fldChar w:fldCharType="begin" w:fldLock="1"/>
      </w:r>
      <w:r w:rsidR="00E83A05">
        <w:rPr>
          <w:lang w:val="en-GB"/>
        </w:rPr>
        <w:instrText>ADDIN CSL_CITATION {"citationItems":[{"id":"ITEM-1","itemData":{"DOI":"10.1016/j.neuroimage.2004.09.040","ISBN":"1053-8119","ISSN":"10538119","PMID":"15784416","abstract":"We describe the use of random field and permutation methods to detect activation in cortically constrained maps of current density computed from MEG data. The methods are applicable to any inverse imaging method that maps event-related MEG to a coregistered cortical surface. These approaches also extend directly to images computed from event-related EEG data. We determine statistical thresholds that control the familywise error rate (FWER) across space or across both space and time. Both random field and permutation methods use the distribution of the maximum statistic under the null hypothesis to find FWER thresholds. The former methods make assumptions on the distribution and smoothness of the data and use approximate analytical solutions, the latter resample the data and rely on empirical distributions. Both methods account for spatial and temporal correlation in the cortical maps. Unlike previous nonparametric work in neuroimaging, we address the problem of nonuniform specificity that can arise without a Gaussianity assumption. We compare and evaluate the methods on simulated data and experimental data from a somatosensory-evoked response study. We find that the random field methods are conservative with or without smoothing, though with a 5 vertex FWHM smoothness, they are close to exact. Our permutation methods demonstrated exact specificity in simulation studies. In real data, the permutation method was not as sensitive as the RF method, although this could be due to violations of the random field theory assumptions. ?? 2004 Elsevier Inc. All rights reserved.","author":[{"dropping-particle":"","family":"Pantazis","given":"Dimitrios","non-dropping-particle":"","parse-names":false,"suffix":""},{"dropping-particle":"","family":"Nichols","given":"Thomas E.","non-dropping-particle":"","parse-names":false,"suffix":""},{"dropping-particle":"","family":"Baillet","given":"Sylvain","non-dropping-particle":"","parse-names":false,"suffix":""},{"dropping-particle":"","family":"Leahy","given":"Richard M.","non-dropping-particle":"","parse-names":false,"suffix":""}],"container-title":"NeuroImage","id":"ITEM-1","issue":"2","issued":{"date-parts":[["2005"]]},"page":"383-394","title":"A comparison of random field theory and permutation methods for the statistical analysis of MEG data","type":"article-journal","volume":"25"},"uris":["http://www.mendeley.com/documents/?uuid=73e046d3-b16b-48ad-a50e-805b96790c5c"]}],"mendeley":{"formattedCitation":"&lt;sup&gt;5&lt;/sup&gt;","plainTextFormattedCitation":"5","previouslyFormattedCitation":"&lt;sup&gt;5&lt;/sup&gt;"},"properties":{"noteIndex":0},"schema":"https://github.com/citation-style-language/schema/raw/master/csl-citation.json"}</w:instrText>
      </w:r>
      <w:r w:rsidRPr="0050505C">
        <w:rPr>
          <w:lang w:val="en-GB"/>
        </w:rPr>
        <w:fldChar w:fldCharType="separate"/>
      </w:r>
      <w:r w:rsidRPr="0050505C">
        <w:rPr>
          <w:noProof/>
          <w:vertAlign w:val="superscript"/>
          <w:lang w:val="en-GB"/>
        </w:rPr>
        <w:t>5</w:t>
      </w:r>
      <w:r w:rsidRPr="0050505C">
        <w:rPr>
          <w:lang w:val="en-GB"/>
        </w:rPr>
        <w:fldChar w:fldCharType="end"/>
      </w:r>
      <w:r w:rsidR="003821AB" w:rsidRPr="0050505C">
        <w:rPr>
          <w:lang w:val="en-GB"/>
        </w:rPr>
        <w:t xml:space="preserve"> Calculation of one-sample t-tests was performed across individuals. Maximum statistics with significance set at p=0.050 were performed under the omnibus null hypothesis that if changes at each permutation were not significant at the sensors with the highest and lowest t-statistic values then none of the remaining sensors should have significant changes. This method allowed for the correction of multiple comparisons problem across sensors. Finally, in order to correct for the multiple comparisons performed across conditions, Bonferroni-Holm corrections were used, resulting in a t-statistic </w:t>
      </w:r>
      <w:r w:rsidR="003821AB" w:rsidRPr="0050505C">
        <w:rPr>
          <w:lang w:val="en-GB"/>
        </w:rPr>
        <w:lastRenderedPageBreak/>
        <w:t>threshold with significance set at p=0.004 for the Xe conditions and p=0.005 for the N</w:t>
      </w:r>
      <w:r w:rsidR="003821AB" w:rsidRPr="0050505C">
        <w:rPr>
          <w:vertAlign w:val="subscript"/>
          <w:lang w:val="en-GB"/>
        </w:rPr>
        <w:t>2</w:t>
      </w:r>
      <w:r w:rsidR="003821AB" w:rsidRPr="0050505C">
        <w:rPr>
          <w:lang w:val="en-GB"/>
        </w:rPr>
        <w:t>O conditions (p=0.025 to allow for two tailed comparison of increases and decreases in power; p=0.025/6 and p=0.025/5 to correct for the six Xe and five N</w:t>
      </w:r>
      <w:r w:rsidR="003821AB" w:rsidRPr="0050505C">
        <w:rPr>
          <w:vertAlign w:val="subscript"/>
          <w:lang w:val="en-GB"/>
        </w:rPr>
        <w:t>2</w:t>
      </w:r>
      <w:r w:rsidR="003821AB" w:rsidRPr="0050505C">
        <w:rPr>
          <w:lang w:val="en-GB"/>
        </w:rPr>
        <w:t>O condit</w:t>
      </w:r>
      <w:r w:rsidRPr="0050505C">
        <w:rPr>
          <w:lang w:val="en-GB"/>
        </w:rPr>
        <w:t>ion comparisons, respectively).</w:t>
      </w:r>
    </w:p>
    <w:p w:rsidR="003821AB" w:rsidRPr="0050505C" w:rsidRDefault="0067488D" w:rsidP="005D6635">
      <w:pPr>
        <w:spacing w:line="480" w:lineRule="auto"/>
        <w:jc w:val="both"/>
        <w:rPr>
          <w:lang w:val="en-GB"/>
        </w:rPr>
      </w:pPr>
      <w:r w:rsidRPr="0050505C">
        <w:rPr>
          <w:rFonts w:cs="Times New Roman"/>
          <w:noProof/>
          <w:lang w:val="en-GB" w:eastAsia="en-GB"/>
        </w:rPr>
        <w:drawing>
          <wp:anchor distT="0" distB="0" distL="114300" distR="114300" simplePos="0" relativeHeight="251659264" behindDoc="1" locked="0" layoutInCell="1" allowOverlap="1" wp14:anchorId="438585B6" wp14:editId="74677094">
            <wp:simplePos x="0" y="0"/>
            <wp:positionH relativeFrom="margin">
              <wp:align>left</wp:align>
            </wp:positionH>
            <wp:positionV relativeFrom="paragraph">
              <wp:posOffset>3253191</wp:posOffset>
            </wp:positionV>
            <wp:extent cx="6518910" cy="2868295"/>
            <wp:effectExtent l="0" t="0" r="0" b="8255"/>
            <wp:wrapTight wrapText="bothSides">
              <wp:wrapPolygon edited="0">
                <wp:start x="0" y="0"/>
                <wp:lineTo x="0" y="21519"/>
                <wp:lineTo x="21524" y="21519"/>
                <wp:lineTo x="21524"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nsor_tstat_level.png"/>
                    <pic:cNvPicPr/>
                  </pic:nvPicPr>
                  <pic:blipFill>
                    <a:blip r:embed="rId5">
                      <a:extLst>
                        <a:ext uri="{28A0092B-C50C-407E-A947-70E740481C1C}">
                          <a14:useLocalDpi xmlns:a14="http://schemas.microsoft.com/office/drawing/2010/main" val="0"/>
                        </a:ext>
                      </a:extLst>
                    </a:blip>
                    <a:stretch>
                      <a:fillRect/>
                    </a:stretch>
                  </pic:blipFill>
                  <pic:spPr>
                    <a:xfrm>
                      <a:off x="0" y="0"/>
                      <a:ext cx="6518910" cy="2868295"/>
                    </a:xfrm>
                    <a:prstGeom prst="rect">
                      <a:avLst/>
                    </a:prstGeom>
                  </pic:spPr>
                </pic:pic>
              </a:graphicData>
            </a:graphic>
            <wp14:sizeRelH relativeFrom="margin">
              <wp14:pctWidth>0</wp14:pctWidth>
            </wp14:sizeRelH>
            <wp14:sizeRelV relativeFrom="margin">
              <wp14:pctHeight>0</wp14:pctHeight>
            </wp14:sizeRelV>
          </wp:anchor>
        </w:drawing>
      </w:r>
      <w:r w:rsidR="003821AB" w:rsidRPr="0050505C">
        <w:rPr>
          <w:lang w:val="en-GB"/>
        </w:rPr>
        <w:t>Group t-statistic maps for the sensor level comparison of gas levels relative to the conscious post-antiemetic baseline for both magnetoencephalography and electroencephalography datasets are shown in Supp. Figure 2A</w:t>
      </w:r>
      <w:r w:rsidR="0050505C" w:rsidRPr="0050505C">
        <w:rPr>
          <w:lang w:val="en-GB"/>
        </w:rPr>
        <w:t xml:space="preserve"> and summarized in Supp. Table 2A</w:t>
      </w:r>
      <w:r w:rsidR="003821AB" w:rsidRPr="0050505C">
        <w:rPr>
          <w:lang w:val="en-GB"/>
        </w:rPr>
        <w:t xml:space="preserve">. Results revealed agent specific alterations and importantly, modality specific alterations in sensor absolute power. Low frequency delta, theta and alpha activity was similarly altered in </w:t>
      </w:r>
      <w:r>
        <w:rPr>
          <w:lang w:val="en-GB"/>
        </w:rPr>
        <w:t>electroencephalography</w:t>
      </w:r>
      <w:r w:rsidR="003821AB" w:rsidRPr="0050505C">
        <w:rPr>
          <w:lang w:val="en-GB"/>
        </w:rPr>
        <w:t xml:space="preserve"> and </w:t>
      </w:r>
      <w:r>
        <w:rPr>
          <w:lang w:val="en-GB"/>
        </w:rPr>
        <w:t>magnetoencephalography</w:t>
      </w:r>
      <w:r w:rsidR="003821AB" w:rsidRPr="0050505C">
        <w:rPr>
          <w:lang w:val="en-GB"/>
        </w:rPr>
        <w:t xml:space="preserve"> sensors and reflected spectral power results. In contrast, high frequency changes were minimal at the sensor level and showed a deviating pattern across modalities and agents, </w:t>
      </w:r>
      <w:r>
        <w:rPr>
          <w:lang w:val="en-GB"/>
        </w:rPr>
        <w:t>magnetoencephalography</w:t>
      </w:r>
      <w:r w:rsidR="003821AB" w:rsidRPr="0050505C">
        <w:rPr>
          <w:lang w:val="en-GB"/>
        </w:rPr>
        <w:t xml:space="preserve"> recordings yielding minor significant effects in the N</w:t>
      </w:r>
      <w:r w:rsidR="003821AB" w:rsidRPr="0050505C">
        <w:rPr>
          <w:vertAlign w:val="subscript"/>
          <w:lang w:val="en-GB"/>
        </w:rPr>
        <w:t>2</w:t>
      </w:r>
      <w:r w:rsidR="003821AB" w:rsidRPr="0050505C">
        <w:rPr>
          <w:lang w:val="en-GB"/>
        </w:rPr>
        <w:t xml:space="preserve">O beta band whereas only high gamma </w:t>
      </w:r>
      <w:r>
        <w:rPr>
          <w:lang w:val="en-GB"/>
        </w:rPr>
        <w:t>electroencephalography</w:t>
      </w:r>
      <w:r w:rsidR="003821AB" w:rsidRPr="0050505C">
        <w:rPr>
          <w:lang w:val="en-GB"/>
        </w:rPr>
        <w:t xml:space="preserve"> was significantly altered in increasing gas concentrations of both N</w:t>
      </w:r>
      <w:r w:rsidR="003821AB" w:rsidRPr="0050505C">
        <w:rPr>
          <w:vertAlign w:val="subscript"/>
          <w:lang w:val="en-GB"/>
        </w:rPr>
        <w:t>2</w:t>
      </w:r>
      <w:r w:rsidR="003821AB" w:rsidRPr="0050505C">
        <w:rPr>
          <w:lang w:val="en-GB"/>
        </w:rPr>
        <w:t xml:space="preserve">O and Xe. </w:t>
      </w:r>
    </w:p>
    <w:p w:rsidR="00806C68" w:rsidRPr="0050505C" w:rsidRDefault="00806C68" w:rsidP="00806C68">
      <w:pPr>
        <w:spacing w:line="480" w:lineRule="auto"/>
        <w:jc w:val="both"/>
        <w:rPr>
          <w:lang w:val="en-GB"/>
        </w:rPr>
      </w:pPr>
      <w:r w:rsidRPr="0050505C">
        <w:rPr>
          <w:i/>
          <w:lang w:val="en-GB"/>
        </w:rPr>
        <w:t>Supp. Figure 2A. Group sensor level changes in step-wise increasing Xenon and Nitrous Oxide inhalation.</w:t>
      </w:r>
      <w:r w:rsidRPr="0050505C">
        <w:rPr>
          <w:lang w:val="en-GB"/>
        </w:rPr>
        <w:t xml:space="preserve"> Maximum statistic and Bonferroni corrected t-statistic topomaps with significant changes </w:t>
      </w:r>
      <w:r w:rsidRPr="0050505C">
        <w:rPr>
          <w:lang w:val="en-GB"/>
        </w:rPr>
        <w:lastRenderedPageBreak/>
        <w:t>(Xe: p=0.004; N</w:t>
      </w:r>
      <w:r w:rsidRPr="0050505C">
        <w:rPr>
          <w:vertAlign w:val="subscript"/>
          <w:lang w:val="en-GB"/>
        </w:rPr>
        <w:t>2</w:t>
      </w:r>
      <w:r w:rsidRPr="0050505C">
        <w:rPr>
          <w:lang w:val="en-GB"/>
        </w:rPr>
        <w:t>O: p=0.005) for 0.25, 0.50, 0.75 MAC-awake Nitrous Oxide (N</w:t>
      </w:r>
      <w:r w:rsidRPr="0050505C">
        <w:rPr>
          <w:vertAlign w:val="subscript"/>
          <w:lang w:val="en-GB"/>
        </w:rPr>
        <w:t>2</w:t>
      </w:r>
      <w:r w:rsidRPr="0050505C">
        <w:rPr>
          <w:lang w:val="en-GB"/>
        </w:rPr>
        <w:t>O) and Xenon (Xe) and loss of responsiveness (LOR) at 1.30 MAC-awake Xe relative to the post-antiemetic baseline for the 306 magnetoencephalography channels (MEG - A) and 64 electroencephalography channels (EEG - B). Note the different level of significance in MEG (absolute maximum and minimum t-value = 8.70) and EEG (absolute maximum and minimum t-value = 11.99). [</w:t>
      </w:r>
      <w:proofErr w:type="gramStart"/>
      <w:r w:rsidRPr="0050505C">
        <w:rPr>
          <w:lang w:val="en-GB"/>
        </w:rPr>
        <w:t>delta</w:t>
      </w:r>
      <w:proofErr w:type="gramEnd"/>
      <w:r w:rsidRPr="0050505C">
        <w:rPr>
          <w:lang w:val="en-GB"/>
        </w:rPr>
        <w:t xml:space="preserve"> (1-4 Hz), theta (4-8 Hz), alpha (8-13 Hz), beta (13-30 Hz), high gamma (51-99 Hz)].</w:t>
      </w:r>
    </w:p>
    <w:tbl>
      <w:tblPr>
        <w:tblStyle w:val="TableGrid1"/>
        <w:tblW w:w="10343" w:type="dxa"/>
        <w:tblInd w:w="-670" w:type="dxa"/>
        <w:tblLook w:val="04A0" w:firstRow="1" w:lastRow="0" w:firstColumn="1" w:lastColumn="0" w:noHBand="0" w:noVBand="1"/>
      </w:tblPr>
      <w:tblGrid>
        <w:gridCol w:w="974"/>
        <w:gridCol w:w="742"/>
        <w:gridCol w:w="1126"/>
        <w:gridCol w:w="1250"/>
        <w:gridCol w:w="1250"/>
        <w:gridCol w:w="1250"/>
        <w:gridCol w:w="1250"/>
        <w:gridCol w:w="1128"/>
        <w:gridCol w:w="1373"/>
      </w:tblGrid>
      <w:tr w:rsidR="0050505C" w:rsidRPr="0050505C" w:rsidTr="00D46666">
        <w:tc>
          <w:tcPr>
            <w:tcW w:w="974" w:type="dxa"/>
          </w:tcPr>
          <w:p w:rsidR="0050505C" w:rsidRPr="0050505C" w:rsidRDefault="0050505C" w:rsidP="0050505C">
            <w:pPr>
              <w:spacing w:after="160" w:line="259" w:lineRule="auto"/>
              <w:rPr>
                <w:sz w:val="20"/>
                <w:szCs w:val="20"/>
                <w:lang w:val="en-GB"/>
              </w:rPr>
            </w:pPr>
          </w:p>
        </w:tc>
        <w:tc>
          <w:tcPr>
            <w:tcW w:w="1868" w:type="dxa"/>
            <w:gridSpan w:val="2"/>
          </w:tcPr>
          <w:p w:rsidR="0050505C" w:rsidRPr="0050505C" w:rsidRDefault="0050505C" w:rsidP="0050505C">
            <w:pPr>
              <w:spacing w:after="160" w:line="259" w:lineRule="auto"/>
              <w:rPr>
                <w:sz w:val="20"/>
                <w:szCs w:val="20"/>
                <w:lang w:val="en-GB"/>
              </w:rPr>
            </w:pPr>
            <w:r w:rsidRPr="0050505C">
              <w:rPr>
                <w:sz w:val="20"/>
                <w:szCs w:val="20"/>
                <w:lang w:val="en-GB"/>
              </w:rPr>
              <w:t>0.25 MAC-awake</w:t>
            </w:r>
          </w:p>
        </w:tc>
        <w:tc>
          <w:tcPr>
            <w:tcW w:w="2500" w:type="dxa"/>
            <w:gridSpan w:val="2"/>
          </w:tcPr>
          <w:p w:rsidR="0050505C" w:rsidRPr="0050505C" w:rsidRDefault="0050505C" w:rsidP="0050505C">
            <w:pPr>
              <w:spacing w:after="160" w:line="259" w:lineRule="auto"/>
              <w:rPr>
                <w:sz w:val="20"/>
                <w:szCs w:val="20"/>
                <w:lang w:val="en-GB"/>
              </w:rPr>
            </w:pPr>
            <w:r w:rsidRPr="0050505C">
              <w:rPr>
                <w:sz w:val="20"/>
                <w:szCs w:val="20"/>
                <w:lang w:val="en-GB"/>
              </w:rPr>
              <w:t>0.50 MAC-awake</w:t>
            </w:r>
          </w:p>
        </w:tc>
        <w:tc>
          <w:tcPr>
            <w:tcW w:w="2500" w:type="dxa"/>
            <w:gridSpan w:val="2"/>
          </w:tcPr>
          <w:p w:rsidR="0050505C" w:rsidRPr="0050505C" w:rsidRDefault="0050505C" w:rsidP="0050505C">
            <w:pPr>
              <w:spacing w:after="160" w:line="259" w:lineRule="auto"/>
              <w:rPr>
                <w:sz w:val="20"/>
                <w:szCs w:val="20"/>
                <w:lang w:val="en-GB"/>
              </w:rPr>
            </w:pPr>
            <w:r w:rsidRPr="0050505C">
              <w:rPr>
                <w:sz w:val="20"/>
                <w:szCs w:val="20"/>
                <w:lang w:val="en-GB"/>
              </w:rPr>
              <w:t>0.75 MAC-awake</w:t>
            </w:r>
          </w:p>
        </w:tc>
        <w:tc>
          <w:tcPr>
            <w:tcW w:w="2501" w:type="dxa"/>
            <w:gridSpan w:val="2"/>
          </w:tcPr>
          <w:p w:rsidR="0050505C" w:rsidRPr="0050505C" w:rsidRDefault="0050505C" w:rsidP="0050505C">
            <w:pPr>
              <w:spacing w:after="160" w:line="259" w:lineRule="auto"/>
              <w:rPr>
                <w:sz w:val="20"/>
                <w:szCs w:val="20"/>
                <w:lang w:val="en-GB"/>
              </w:rPr>
            </w:pPr>
            <w:r w:rsidRPr="0050505C">
              <w:rPr>
                <w:sz w:val="20"/>
                <w:szCs w:val="20"/>
                <w:lang w:val="en-GB"/>
              </w:rPr>
              <w:t>1.30 MAC-awake (LOR)</w:t>
            </w:r>
          </w:p>
        </w:tc>
      </w:tr>
      <w:tr w:rsidR="0050505C" w:rsidRPr="0050505C" w:rsidTr="00D46666">
        <w:tc>
          <w:tcPr>
            <w:tcW w:w="974" w:type="dxa"/>
          </w:tcPr>
          <w:p w:rsidR="0050505C" w:rsidRPr="0050505C" w:rsidRDefault="0050505C" w:rsidP="0050505C">
            <w:pPr>
              <w:spacing w:after="160" w:line="259" w:lineRule="auto"/>
              <w:rPr>
                <w:sz w:val="20"/>
                <w:szCs w:val="20"/>
                <w:lang w:val="en-GB"/>
              </w:rPr>
            </w:pPr>
          </w:p>
        </w:tc>
        <w:tc>
          <w:tcPr>
            <w:tcW w:w="742" w:type="dxa"/>
          </w:tcPr>
          <w:p w:rsidR="0050505C" w:rsidRPr="0050505C" w:rsidRDefault="0050505C" w:rsidP="0050505C">
            <w:pPr>
              <w:spacing w:after="160" w:line="259" w:lineRule="auto"/>
              <w:rPr>
                <w:sz w:val="20"/>
                <w:szCs w:val="20"/>
                <w:lang w:val="en-GB"/>
              </w:rPr>
            </w:pPr>
            <w:r w:rsidRPr="0050505C">
              <w:rPr>
                <w:sz w:val="20"/>
                <w:szCs w:val="20"/>
                <w:lang w:val="en-GB"/>
              </w:rPr>
              <w:t>MEG</w:t>
            </w:r>
          </w:p>
        </w:tc>
        <w:tc>
          <w:tcPr>
            <w:tcW w:w="1126" w:type="dxa"/>
          </w:tcPr>
          <w:p w:rsidR="0050505C" w:rsidRPr="0050505C" w:rsidRDefault="0050505C" w:rsidP="0050505C">
            <w:pPr>
              <w:spacing w:after="160" w:line="259" w:lineRule="auto"/>
              <w:rPr>
                <w:sz w:val="20"/>
                <w:szCs w:val="20"/>
                <w:lang w:val="en-GB"/>
              </w:rPr>
            </w:pPr>
            <w:r w:rsidRPr="0050505C">
              <w:rPr>
                <w:sz w:val="20"/>
                <w:szCs w:val="20"/>
                <w:lang w:val="en-GB"/>
              </w:rPr>
              <w:t>EEG</w:t>
            </w:r>
          </w:p>
        </w:tc>
        <w:tc>
          <w:tcPr>
            <w:tcW w:w="1250" w:type="dxa"/>
          </w:tcPr>
          <w:p w:rsidR="0050505C" w:rsidRPr="0050505C" w:rsidRDefault="0050505C" w:rsidP="0050505C">
            <w:pPr>
              <w:spacing w:after="160" w:line="259" w:lineRule="auto"/>
              <w:rPr>
                <w:sz w:val="20"/>
                <w:szCs w:val="20"/>
                <w:lang w:val="en-GB"/>
              </w:rPr>
            </w:pPr>
            <w:r w:rsidRPr="0050505C">
              <w:rPr>
                <w:sz w:val="20"/>
                <w:szCs w:val="20"/>
                <w:lang w:val="en-GB"/>
              </w:rPr>
              <w:t>MEG</w:t>
            </w:r>
          </w:p>
        </w:tc>
        <w:tc>
          <w:tcPr>
            <w:tcW w:w="1250" w:type="dxa"/>
          </w:tcPr>
          <w:p w:rsidR="0050505C" w:rsidRPr="0050505C" w:rsidRDefault="0050505C" w:rsidP="0050505C">
            <w:pPr>
              <w:spacing w:after="160" w:line="259" w:lineRule="auto"/>
              <w:rPr>
                <w:sz w:val="20"/>
                <w:szCs w:val="20"/>
                <w:lang w:val="en-GB"/>
              </w:rPr>
            </w:pPr>
            <w:r w:rsidRPr="0050505C">
              <w:rPr>
                <w:sz w:val="20"/>
                <w:szCs w:val="20"/>
                <w:lang w:val="en-GB"/>
              </w:rPr>
              <w:t>EEG</w:t>
            </w:r>
          </w:p>
        </w:tc>
        <w:tc>
          <w:tcPr>
            <w:tcW w:w="1250" w:type="dxa"/>
          </w:tcPr>
          <w:p w:rsidR="0050505C" w:rsidRPr="0050505C" w:rsidRDefault="0050505C" w:rsidP="0050505C">
            <w:pPr>
              <w:spacing w:after="160" w:line="259" w:lineRule="auto"/>
              <w:rPr>
                <w:sz w:val="20"/>
                <w:szCs w:val="20"/>
                <w:lang w:val="en-GB"/>
              </w:rPr>
            </w:pPr>
            <w:r w:rsidRPr="0050505C">
              <w:rPr>
                <w:sz w:val="20"/>
                <w:szCs w:val="20"/>
                <w:lang w:val="en-GB"/>
              </w:rPr>
              <w:t>MEG</w:t>
            </w:r>
          </w:p>
        </w:tc>
        <w:tc>
          <w:tcPr>
            <w:tcW w:w="1250" w:type="dxa"/>
          </w:tcPr>
          <w:p w:rsidR="0050505C" w:rsidRPr="0050505C" w:rsidRDefault="0050505C" w:rsidP="0050505C">
            <w:pPr>
              <w:spacing w:after="160" w:line="259" w:lineRule="auto"/>
              <w:rPr>
                <w:sz w:val="20"/>
                <w:szCs w:val="20"/>
                <w:lang w:val="en-GB"/>
              </w:rPr>
            </w:pPr>
            <w:r w:rsidRPr="0050505C">
              <w:rPr>
                <w:sz w:val="20"/>
                <w:szCs w:val="20"/>
                <w:lang w:val="en-GB"/>
              </w:rPr>
              <w:t>EEG</w:t>
            </w:r>
          </w:p>
        </w:tc>
        <w:tc>
          <w:tcPr>
            <w:tcW w:w="1128" w:type="dxa"/>
          </w:tcPr>
          <w:p w:rsidR="0050505C" w:rsidRPr="0050505C" w:rsidRDefault="0050505C" w:rsidP="0050505C">
            <w:pPr>
              <w:spacing w:after="160" w:line="259" w:lineRule="auto"/>
              <w:rPr>
                <w:sz w:val="20"/>
                <w:szCs w:val="20"/>
                <w:lang w:val="en-GB"/>
              </w:rPr>
            </w:pPr>
            <w:r w:rsidRPr="0050505C">
              <w:rPr>
                <w:sz w:val="20"/>
                <w:szCs w:val="20"/>
                <w:lang w:val="en-GB"/>
              </w:rPr>
              <w:t>MEG</w:t>
            </w:r>
          </w:p>
        </w:tc>
        <w:tc>
          <w:tcPr>
            <w:tcW w:w="1373" w:type="dxa"/>
          </w:tcPr>
          <w:p w:rsidR="0050505C" w:rsidRPr="0050505C" w:rsidRDefault="0050505C" w:rsidP="0050505C">
            <w:pPr>
              <w:spacing w:after="160" w:line="259" w:lineRule="auto"/>
              <w:rPr>
                <w:sz w:val="20"/>
                <w:szCs w:val="20"/>
                <w:lang w:val="en-GB"/>
              </w:rPr>
            </w:pPr>
            <w:r w:rsidRPr="0050505C">
              <w:rPr>
                <w:sz w:val="20"/>
                <w:szCs w:val="20"/>
                <w:lang w:val="en-GB"/>
              </w:rPr>
              <w:t>EEG</w:t>
            </w:r>
          </w:p>
        </w:tc>
      </w:tr>
      <w:tr w:rsidR="0050505C" w:rsidRPr="0050505C" w:rsidTr="00D46666">
        <w:tc>
          <w:tcPr>
            <w:tcW w:w="974" w:type="dxa"/>
          </w:tcPr>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r w:rsidRPr="0050505C">
              <w:rPr>
                <w:sz w:val="20"/>
                <w:szCs w:val="20"/>
                <w:lang w:val="en-GB"/>
              </w:rPr>
              <w:t>Delta</w:t>
            </w:r>
          </w:p>
        </w:tc>
        <w:tc>
          <w:tcPr>
            <w:tcW w:w="742" w:type="dxa"/>
          </w:tcPr>
          <w:p w:rsidR="0050505C" w:rsidRPr="0050505C" w:rsidRDefault="0050505C" w:rsidP="0050505C">
            <w:pPr>
              <w:spacing w:after="160" w:line="259" w:lineRule="auto"/>
              <w:rPr>
                <w:color w:val="000000" w:themeColor="text1"/>
                <w:sz w:val="20"/>
                <w:szCs w:val="20"/>
                <w:lang w:val="en-GB"/>
              </w:rPr>
            </w:pPr>
          </w:p>
        </w:tc>
        <w:tc>
          <w:tcPr>
            <w:tcW w:w="1126"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parietal, occipital power</w:t>
            </w:r>
          </w:p>
        </w:tc>
        <w:tc>
          <w:tcPr>
            <w:tcW w:w="1250" w:type="dxa"/>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globally </w:t>
            </w:r>
            <w:r w:rsidRPr="0050505C">
              <w:rPr>
                <w:color w:val="002060"/>
                <w:sz w:val="20"/>
                <w:szCs w:val="20"/>
                <w:lang w:val="en-GB"/>
              </w:rPr>
              <w:t>decreased</w:t>
            </w:r>
            <w:r w:rsidRPr="0050505C">
              <w:rPr>
                <w:color w:val="000000" w:themeColor="text1"/>
                <w:sz w:val="20"/>
                <w:szCs w:val="20"/>
                <w:lang w:val="en-GB"/>
              </w:rPr>
              <w:t xml:space="preserve"> and frontal, occipital increased power</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parietal power</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frontal, occipital power</w:t>
            </w:r>
          </w:p>
        </w:tc>
        <w:tc>
          <w:tcPr>
            <w:tcW w:w="1128"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 xml:space="preserve">Xe: </w:t>
            </w:r>
            <w:r w:rsidRPr="0050505C">
              <w:rPr>
                <w:color w:val="FF0000"/>
                <w:sz w:val="20"/>
                <w:szCs w:val="20"/>
                <w:lang w:val="en-GB"/>
              </w:rPr>
              <w:t xml:space="preserve">increased </w:t>
            </w:r>
            <w:r w:rsidRPr="0050505C">
              <w:rPr>
                <w:color w:val="000000" w:themeColor="text1"/>
                <w:sz w:val="20"/>
                <w:szCs w:val="20"/>
                <w:lang w:val="en-GB"/>
              </w:rPr>
              <w:t>anterior, posterior power</w:t>
            </w:r>
          </w:p>
          <w:p w:rsidR="0050505C" w:rsidRPr="0050505C" w:rsidRDefault="0050505C" w:rsidP="0050505C">
            <w:pPr>
              <w:spacing w:after="160" w:line="259" w:lineRule="auto"/>
              <w:rPr>
                <w:color w:val="000000" w:themeColor="text1"/>
                <w:sz w:val="20"/>
                <w:szCs w:val="20"/>
                <w:lang w:val="en-GB"/>
              </w:rPr>
            </w:pPr>
          </w:p>
        </w:tc>
        <w:tc>
          <w:tcPr>
            <w:tcW w:w="1373"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 xml:space="preserve">Xe: </w:t>
            </w:r>
            <w:r w:rsidRPr="0050505C">
              <w:rPr>
                <w:color w:val="FF0000"/>
                <w:sz w:val="20"/>
                <w:szCs w:val="20"/>
                <w:lang w:val="en-GB"/>
              </w:rPr>
              <w:t>increased</w:t>
            </w:r>
            <w:r w:rsidRPr="0050505C">
              <w:rPr>
                <w:color w:val="000000" w:themeColor="text1"/>
                <w:sz w:val="20"/>
                <w:szCs w:val="20"/>
                <w:lang w:val="en-GB"/>
              </w:rPr>
              <w:t xml:space="preserve"> frontal power</w:t>
            </w:r>
          </w:p>
          <w:p w:rsidR="0050505C" w:rsidRPr="0050505C" w:rsidRDefault="0050505C" w:rsidP="0050505C">
            <w:pPr>
              <w:spacing w:after="160" w:line="259" w:lineRule="auto"/>
              <w:rPr>
                <w:color w:val="000000" w:themeColor="text1"/>
                <w:sz w:val="20"/>
                <w:szCs w:val="20"/>
                <w:lang w:val="en-GB"/>
              </w:rPr>
            </w:pPr>
          </w:p>
        </w:tc>
      </w:tr>
      <w:tr w:rsidR="0050505C" w:rsidRPr="0050505C" w:rsidTr="00D46666">
        <w:tc>
          <w:tcPr>
            <w:tcW w:w="974" w:type="dxa"/>
          </w:tcPr>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r w:rsidRPr="0050505C">
              <w:rPr>
                <w:sz w:val="20"/>
                <w:szCs w:val="20"/>
                <w:lang w:val="en-GB"/>
              </w:rPr>
              <w:t>Theta</w:t>
            </w:r>
          </w:p>
        </w:tc>
        <w:tc>
          <w:tcPr>
            <w:tcW w:w="1868" w:type="dxa"/>
            <w:gridSpan w:val="2"/>
          </w:tcPr>
          <w:p w:rsidR="0050505C" w:rsidRPr="0050505C" w:rsidRDefault="0050505C" w:rsidP="0050505C">
            <w:pPr>
              <w:spacing w:after="160" w:line="259" w:lineRule="auto"/>
              <w:rPr>
                <w:color w:val="000000" w:themeColor="text1"/>
                <w:sz w:val="20"/>
                <w:szCs w:val="20"/>
                <w:lang w:val="en-GB"/>
              </w:rPr>
            </w:pPr>
          </w:p>
        </w:tc>
        <w:tc>
          <w:tcPr>
            <w:tcW w:w="2500" w:type="dxa"/>
            <w:gridSpan w:val="2"/>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frontal, parietal power</w:t>
            </w:r>
          </w:p>
        </w:tc>
        <w:tc>
          <w:tcPr>
            <w:tcW w:w="2500" w:type="dxa"/>
            <w:gridSpan w:val="2"/>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frontal, parietal power</w:t>
            </w:r>
          </w:p>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Xe: minor increased central/peripheral sensor power</w:t>
            </w:r>
          </w:p>
        </w:tc>
        <w:tc>
          <w:tcPr>
            <w:tcW w:w="2501" w:type="dxa"/>
            <w:gridSpan w:val="2"/>
          </w:tcPr>
          <w:p w:rsidR="0050505C" w:rsidRPr="0050505C" w:rsidRDefault="0050505C" w:rsidP="0050505C">
            <w:pPr>
              <w:spacing w:after="160" w:line="259" w:lineRule="auto"/>
              <w:rPr>
                <w:color w:val="000000" w:themeColor="text1"/>
                <w:sz w:val="20"/>
                <w:szCs w:val="20"/>
                <w:lang w:val="en-GB"/>
              </w:rPr>
            </w:pPr>
          </w:p>
          <w:p w:rsidR="0050505C" w:rsidRPr="0050505C" w:rsidRDefault="0050505C" w:rsidP="0050505C">
            <w:pPr>
              <w:spacing w:after="160" w:line="259" w:lineRule="auto"/>
              <w:rPr>
                <w:color w:val="000000" w:themeColor="text1"/>
                <w:sz w:val="20"/>
                <w:szCs w:val="20"/>
                <w:lang w:val="en-GB"/>
              </w:rPr>
            </w:pPr>
          </w:p>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 xml:space="preserve">Xe: minor </w:t>
            </w:r>
            <w:r w:rsidRPr="0050505C">
              <w:rPr>
                <w:color w:val="FF0000"/>
                <w:sz w:val="20"/>
                <w:szCs w:val="20"/>
                <w:lang w:val="en-GB"/>
              </w:rPr>
              <w:t>increased</w:t>
            </w:r>
            <w:r w:rsidRPr="0050505C">
              <w:rPr>
                <w:color w:val="000000" w:themeColor="text1"/>
                <w:sz w:val="20"/>
                <w:szCs w:val="20"/>
                <w:lang w:val="en-GB"/>
              </w:rPr>
              <w:t xml:space="preserve"> central/peripheral sensor power</w:t>
            </w:r>
          </w:p>
        </w:tc>
      </w:tr>
      <w:tr w:rsidR="0050505C" w:rsidRPr="0050505C" w:rsidTr="00D46666">
        <w:tc>
          <w:tcPr>
            <w:tcW w:w="974" w:type="dxa"/>
          </w:tcPr>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r w:rsidRPr="0050505C">
              <w:rPr>
                <w:sz w:val="20"/>
                <w:szCs w:val="20"/>
                <w:lang w:val="en-GB"/>
              </w:rPr>
              <w:t>Alpha</w:t>
            </w:r>
          </w:p>
        </w:tc>
        <w:tc>
          <w:tcPr>
            <w:tcW w:w="1868" w:type="dxa"/>
            <w:gridSpan w:val="2"/>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FF0000"/>
                <w:sz w:val="20"/>
                <w:szCs w:val="20"/>
                <w:lang w:val="en-GB"/>
              </w:rPr>
              <w:t>increased</w:t>
            </w:r>
            <w:r w:rsidRPr="0050505C">
              <w:rPr>
                <w:color w:val="000000" w:themeColor="text1"/>
                <w:sz w:val="20"/>
                <w:szCs w:val="20"/>
                <w:lang w:val="en-GB"/>
              </w:rPr>
              <w:t xml:space="preserve"> posterior power</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more widespread </w:t>
            </w:r>
            <w:r w:rsidRPr="0050505C">
              <w:rPr>
                <w:color w:val="FF0000"/>
                <w:sz w:val="20"/>
                <w:szCs w:val="20"/>
                <w:lang w:val="en-GB"/>
              </w:rPr>
              <w:t>increased</w:t>
            </w:r>
            <w:r w:rsidRPr="0050505C">
              <w:rPr>
                <w:color w:val="000000" w:themeColor="text1"/>
                <w:sz w:val="20"/>
                <w:szCs w:val="20"/>
                <w:lang w:val="en-GB"/>
              </w:rPr>
              <w:t xml:space="preserve"> posterior power than 0.25 MAC-awake</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more widespread </w:t>
            </w:r>
            <w:r w:rsidRPr="0050505C">
              <w:rPr>
                <w:color w:val="FF0000"/>
                <w:sz w:val="20"/>
                <w:szCs w:val="20"/>
                <w:lang w:val="en-GB"/>
              </w:rPr>
              <w:t>increased</w:t>
            </w:r>
            <w:r w:rsidRPr="0050505C">
              <w:rPr>
                <w:color w:val="000000" w:themeColor="text1"/>
                <w:sz w:val="20"/>
                <w:szCs w:val="20"/>
                <w:lang w:val="en-GB"/>
              </w:rPr>
              <w:t xml:space="preserve"> posterior power than 0.25,0.75 MAC-awake</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more widespread </w:t>
            </w:r>
            <w:r w:rsidRPr="0050505C">
              <w:rPr>
                <w:color w:val="FF0000"/>
                <w:sz w:val="20"/>
                <w:szCs w:val="20"/>
                <w:lang w:val="en-GB"/>
              </w:rPr>
              <w:t>increased</w:t>
            </w:r>
            <w:r w:rsidRPr="0050505C">
              <w:rPr>
                <w:color w:val="000000" w:themeColor="text1"/>
                <w:sz w:val="20"/>
                <w:szCs w:val="20"/>
                <w:lang w:val="en-GB"/>
              </w:rPr>
              <w:t xml:space="preserve"> posterior power</w:t>
            </w:r>
          </w:p>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than 0.25, 0.50 MAC-awake</w:t>
            </w: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more widespread </w:t>
            </w:r>
            <w:r w:rsidRPr="0050505C">
              <w:rPr>
                <w:color w:val="FF0000"/>
                <w:sz w:val="20"/>
                <w:szCs w:val="20"/>
                <w:lang w:val="en-GB"/>
              </w:rPr>
              <w:t>increased</w:t>
            </w:r>
            <w:r w:rsidRPr="0050505C">
              <w:rPr>
                <w:color w:val="000000" w:themeColor="text1"/>
                <w:sz w:val="20"/>
                <w:szCs w:val="20"/>
                <w:lang w:val="en-GB"/>
              </w:rPr>
              <w:t xml:space="preserve"> posterior power</w:t>
            </w:r>
          </w:p>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than 0.25, MAC-awake</w:t>
            </w:r>
          </w:p>
        </w:tc>
        <w:tc>
          <w:tcPr>
            <w:tcW w:w="2501" w:type="dxa"/>
            <w:gridSpan w:val="2"/>
          </w:tcPr>
          <w:p w:rsidR="0050505C" w:rsidRPr="0050505C" w:rsidRDefault="0050505C" w:rsidP="0050505C">
            <w:pPr>
              <w:spacing w:after="160" w:line="259" w:lineRule="auto"/>
              <w:rPr>
                <w:color w:val="000000" w:themeColor="text1"/>
                <w:sz w:val="20"/>
                <w:szCs w:val="20"/>
                <w:lang w:val="en-GB"/>
              </w:rPr>
            </w:pPr>
          </w:p>
        </w:tc>
      </w:tr>
      <w:tr w:rsidR="0050505C" w:rsidRPr="0050505C" w:rsidTr="00D46666">
        <w:tc>
          <w:tcPr>
            <w:tcW w:w="974" w:type="dxa"/>
          </w:tcPr>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r w:rsidRPr="0050505C">
              <w:rPr>
                <w:sz w:val="20"/>
                <w:szCs w:val="20"/>
                <w:lang w:val="en-GB"/>
              </w:rPr>
              <w:t>Beta</w:t>
            </w:r>
          </w:p>
        </w:tc>
        <w:tc>
          <w:tcPr>
            <w:tcW w:w="1868" w:type="dxa"/>
            <w:gridSpan w:val="2"/>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parietal power</w:t>
            </w:r>
          </w:p>
        </w:tc>
        <w:tc>
          <w:tcPr>
            <w:tcW w:w="1250" w:type="dxa"/>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parietal power</w:t>
            </w:r>
          </w:p>
        </w:tc>
        <w:tc>
          <w:tcPr>
            <w:tcW w:w="1250" w:type="dxa"/>
          </w:tcPr>
          <w:p w:rsidR="0050505C" w:rsidRPr="0050505C" w:rsidRDefault="0050505C" w:rsidP="0050505C">
            <w:pPr>
              <w:spacing w:after="160" w:line="259" w:lineRule="auto"/>
              <w:rPr>
                <w:color w:val="000000" w:themeColor="text1"/>
                <w:sz w:val="20"/>
                <w:szCs w:val="20"/>
                <w:lang w:val="en-GB"/>
              </w:rPr>
            </w:pPr>
          </w:p>
        </w:tc>
        <w:tc>
          <w:tcPr>
            <w:tcW w:w="2501" w:type="dxa"/>
            <w:gridSpan w:val="2"/>
          </w:tcPr>
          <w:p w:rsidR="0050505C" w:rsidRPr="0050505C" w:rsidRDefault="0050505C" w:rsidP="0050505C">
            <w:pPr>
              <w:spacing w:after="160" w:line="259" w:lineRule="auto"/>
              <w:rPr>
                <w:color w:val="000000" w:themeColor="text1"/>
                <w:sz w:val="20"/>
                <w:szCs w:val="20"/>
                <w:lang w:val="en-GB"/>
              </w:rPr>
            </w:pPr>
          </w:p>
        </w:tc>
      </w:tr>
      <w:tr w:rsidR="0050505C" w:rsidRPr="0050505C" w:rsidTr="00D46666">
        <w:tc>
          <w:tcPr>
            <w:tcW w:w="974" w:type="dxa"/>
          </w:tcPr>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p>
          <w:p w:rsidR="0050505C" w:rsidRPr="0050505C" w:rsidRDefault="0050505C" w:rsidP="0050505C">
            <w:pPr>
              <w:spacing w:after="160" w:line="259" w:lineRule="auto"/>
              <w:rPr>
                <w:sz w:val="20"/>
                <w:szCs w:val="20"/>
                <w:lang w:val="en-GB"/>
              </w:rPr>
            </w:pPr>
            <w:r w:rsidRPr="0050505C">
              <w:rPr>
                <w:sz w:val="20"/>
                <w:szCs w:val="20"/>
                <w:lang w:val="en-GB"/>
              </w:rPr>
              <w:t>High Gamma</w:t>
            </w:r>
          </w:p>
        </w:tc>
        <w:tc>
          <w:tcPr>
            <w:tcW w:w="1868" w:type="dxa"/>
            <w:gridSpan w:val="2"/>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w:t>
            </w:r>
            <w:r w:rsidRPr="0050505C">
              <w:rPr>
                <w:color w:val="000000" w:themeColor="text1"/>
                <w:sz w:val="20"/>
                <w:szCs w:val="20"/>
                <w:lang w:val="en-GB"/>
              </w:rPr>
              <w:lastRenderedPageBreak/>
              <w:t>parietal power</w:t>
            </w:r>
          </w:p>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p>
        </w:tc>
        <w:tc>
          <w:tcPr>
            <w:tcW w:w="1250"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N</w:t>
            </w:r>
            <w:r w:rsidRPr="0050505C">
              <w:rPr>
                <w:color w:val="000000" w:themeColor="text1"/>
                <w:sz w:val="20"/>
                <w:szCs w:val="20"/>
                <w:vertAlign w:val="subscript"/>
                <w:lang w:val="en-GB"/>
              </w:rPr>
              <w:t>2</w:t>
            </w:r>
            <w:r w:rsidRPr="0050505C">
              <w:rPr>
                <w:color w:val="000000" w:themeColor="text1"/>
                <w:sz w:val="20"/>
                <w:szCs w:val="20"/>
                <w:lang w:val="en-GB"/>
              </w:rPr>
              <w:t xml:space="preserve">O: </w:t>
            </w:r>
            <w:r w:rsidRPr="0050505C">
              <w:rPr>
                <w:color w:val="002060"/>
                <w:sz w:val="20"/>
                <w:szCs w:val="20"/>
                <w:lang w:val="en-GB"/>
              </w:rPr>
              <w:t>decreased</w:t>
            </w:r>
            <w:r w:rsidRPr="0050505C">
              <w:rPr>
                <w:color w:val="000000" w:themeColor="text1"/>
                <w:sz w:val="20"/>
                <w:szCs w:val="20"/>
                <w:lang w:val="en-GB"/>
              </w:rPr>
              <w:t xml:space="preserve"> frontal, </w:t>
            </w:r>
            <w:r w:rsidRPr="0050505C">
              <w:rPr>
                <w:color w:val="000000" w:themeColor="text1"/>
                <w:sz w:val="20"/>
                <w:szCs w:val="20"/>
                <w:lang w:val="en-GB"/>
              </w:rPr>
              <w:lastRenderedPageBreak/>
              <w:t>parietal power</w:t>
            </w:r>
          </w:p>
        </w:tc>
        <w:tc>
          <w:tcPr>
            <w:tcW w:w="1128" w:type="dxa"/>
          </w:tcPr>
          <w:p w:rsidR="0050505C" w:rsidRPr="0050505C" w:rsidRDefault="0050505C" w:rsidP="0050505C">
            <w:pPr>
              <w:spacing w:after="160" w:line="259" w:lineRule="auto"/>
              <w:rPr>
                <w:color w:val="000000" w:themeColor="text1"/>
                <w:sz w:val="20"/>
                <w:szCs w:val="20"/>
                <w:lang w:val="en-GB"/>
              </w:rPr>
            </w:pPr>
          </w:p>
        </w:tc>
        <w:tc>
          <w:tcPr>
            <w:tcW w:w="1373" w:type="dxa"/>
          </w:tcPr>
          <w:p w:rsidR="0050505C" w:rsidRPr="0050505C" w:rsidRDefault="0050505C" w:rsidP="0050505C">
            <w:pPr>
              <w:spacing w:after="160" w:line="259" w:lineRule="auto"/>
              <w:rPr>
                <w:color w:val="000000" w:themeColor="text1"/>
                <w:sz w:val="20"/>
                <w:szCs w:val="20"/>
                <w:lang w:val="en-GB"/>
              </w:rPr>
            </w:pPr>
            <w:r w:rsidRPr="0050505C">
              <w:rPr>
                <w:color w:val="000000" w:themeColor="text1"/>
                <w:sz w:val="20"/>
                <w:szCs w:val="20"/>
                <w:lang w:val="en-GB"/>
              </w:rPr>
              <w:t xml:space="preserve">Xe: </w:t>
            </w:r>
            <w:r w:rsidRPr="0050505C">
              <w:rPr>
                <w:color w:val="FF0000"/>
                <w:sz w:val="20"/>
                <w:szCs w:val="20"/>
                <w:lang w:val="en-GB"/>
              </w:rPr>
              <w:t>increased</w:t>
            </w:r>
            <w:r w:rsidRPr="0050505C">
              <w:rPr>
                <w:color w:val="000000" w:themeColor="text1"/>
                <w:sz w:val="20"/>
                <w:szCs w:val="20"/>
                <w:lang w:val="en-GB"/>
              </w:rPr>
              <w:t xml:space="preserve"> central power</w:t>
            </w:r>
          </w:p>
        </w:tc>
      </w:tr>
    </w:tbl>
    <w:p w:rsidR="00806C68" w:rsidRPr="0050505C" w:rsidRDefault="0050505C" w:rsidP="005D6635">
      <w:pPr>
        <w:spacing w:line="480" w:lineRule="auto"/>
        <w:jc w:val="both"/>
        <w:rPr>
          <w:rFonts w:cs="Times New Roman"/>
          <w:lang w:val="en-GB"/>
        </w:rPr>
      </w:pPr>
      <w:r>
        <w:rPr>
          <w:rFonts w:cs="Times New Roman"/>
          <w:i/>
          <w:lang w:val="en-GB"/>
        </w:rPr>
        <w:t>Supp. Table 2A</w:t>
      </w:r>
      <w:r w:rsidRPr="0050505C">
        <w:rPr>
          <w:rFonts w:cs="Times New Roman"/>
          <w:i/>
          <w:lang w:val="en-GB"/>
        </w:rPr>
        <w:t>. Summary of significant alterations in step-wise increasing Xe</w:t>
      </w:r>
      <w:r>
        <w:rPr>
          <w:rFonts w:cs="Times New Roman"/>
          <w:i/>
          <w:lang w:val="en-GB"/>
        </w:rPr>
        <w:t>non and Nitrous Oxide</w:t>
      </w:r>
      <w:r w:rsidRPr="0050505C">
        <w:rPr>
          <w:rFonts w:cs="Times New Roman"/>
          <w:i/>
          <w:lang w:val="en-GB"/>
        </w:rPr>
        <w:t xml:space="preserve"> gaseous administration.</w:t>
      </w:r>
      <w:r w:rsidRPr="0050505C">
        <w:rPr>
          <w:rFonts w:cs="Times New Roman"/>
          <w:lang w:val="en-GB"/>
        </w:rPr>
        <w:t xml:space="preserve"> Maximum statistic and Bonferroni corrected t-statistic significant  (Xe</w:t>
      </w:r>
      <w:r>
        <w:rPr>
          <w:rFonts w:cs="Times New Roman"/>
          <w:lang w:val="en-GB"/>
        </w:rPr>
        <w:t>non (Xe)</w:t>
      </w:r>
      <w:r w:rsidRPr="0050505C">
        <w:rPr>
          <w:rFonts w:cs="Times New Roman"/>
          <w:lang w:val="en-GB"/>
        </w:rPr>
        <w:t xml:space="preserve">: p=0.004; </w:t>
      </w:r>
      <w:r>
        <w:rPr>
          <w:rFonts w:cs="Times New Roman"/>
          <w:lang w:val="en-GB"/>
        </w:rPr>
        <w:t>Nitrous Oxide (</w:t>
      </w:r>
      <w:r w:rsidRPr="0050505C">
        <w:rPr>
          <w:rFonts w:cs="Times New Roman"/>
          <w:lang w:val="en-GB"/>
        </w:rPr>
        <w:t>N</w:t>
      </w:r>
      <w:r w:rsidRPr="0050505C">
        <w:rPr>
          <w:rFonts w:cs="Times New Roman"/>
          <w:vertAlign w:val="subscript"/>
          <w:lang w:val="en-GB"/>
        </w:rPr>
        <w:t>2</w:t>
      </w:r>
      <w:r w:rsidRPr="0050505C">
        <w:rPr>
          <w:rFonts w:cs="Times New Roman"/>
          <w:lang w:val="en-GB"/>
        </w:rPr>
        <w:t>O</w:t>
      </w:r>
      <w:r>
        <w:rPr>
          <w:rFonts w:cs="Times New Roman"/>
          <w:lang w:val="en-GB"/>
        </w:rPr>
        <w:t>)</w:t>
      </w:r>
      <w:r w:rsidRPr="0050505C">
        <w:rPr>
          <w:rFonts w:cs="Times New Roman"/>
          <w:lang w:val="en-GB"/>
        </w:rPr>
        <w:t>: p=0.005)  increases (in red ink) and decreases (in blue ink) for 0.25, 0.50, 0.75 MAC-awake N</w:t>
      </w:r>
      <w:r w:rsidRPr="0050505C">
        <w:rPr>
          <w:rFonts w:cs="Times New Roman"/>
          <w:vertAlign w:val="subscript"/>
          <w:lang w:val="en-GB"/>
        </w:rPr>
        <w:t>2</w:t>
      </w:r>
      <w:r w:rsidRPr="0050505C">
        <w:rPr>
          <w:rFonts w:cs="Times New Roman"/>
          <w:lang w:val="en-GB"/>
        </w:rPr>
        <w:t>O and Xe and LOR at 1.30 MAC-awake Xe relative to the post-antiemetic baseli</w:t>
      </w:r>
      <w:r>
        <w:rPr>
          <w:rFonts w:cs="Times New Roman"/>
          <w:lang w:val="en-GB"/>
        </w:rPr>
        <w:t>ne for the 306 magnetoencephalography channels (MEG) and 64 electroencephalography</w:t>
      </w:r>
      <w:r w:rsidRPr="0050505C">
        <w:rPr>
          <w:rFonts w:cs="Times New Roman"/>
          <w:lang w:val="en-GB"/>
        </w:rPr>
        <w:t xml:space="preserve"> channels (EEG). </w:t>
      </w:r>
      <w:r w:rsidRPr="0050505C">
        <w:rPr>
          <w:lang w:val="en-GB"/>
        </w:rPr>
        <w:t>[</w:t>
      </w:r>
      <w:proofErr w:type="gramStart"/>
      <w:r w:rsidRPr="0050505C">
        <w:rPr>
          <w:lang w:val="en-GB"/>
        </w:rPr>
        <w:t>delta</w:t>
      </w:r>
      <w:proofErr w:type="gramEnd"/>
      <w:r w:rsidRPr="0050505C">
        <w:rPr>
          <w:lang w:val="en-GB"/>
        </w:rPr>
        <w:t xml:space="preserve"> (1-4 Hz), theta (4-8 Hz), alpha (8-13 Hz), beta (13-30 Hz), high gamma (51-99 Hz)].</w:t>
      </w:r>
    </w:p>
    <w:p w:rsidR="005D6635" w:rsidRPr="0050505C" w:rsidRDefault="00806C68" w:rsidP="005D6635">
      <w:pPr>
        <w:spacing w:line="480" w:lineRule="auto"/>
        <w:jc w:val="both"/>
        <w:rPr>
          <w:rFonts w:eastAsia="Times New Roman" w:cs="Times New Roman"/>
          <w:shd w:val="clear" w:color="auto" w:fill="FFFFFF"/>
          <w:lang w:eastAsia="en-GB"/>
        </w:rPr>
      </w:pPr>
      <w:r w:rsidRPr="0050505C">
        <w:rPr>
          <w:i/>
          <w:lang w:val="en-GB"/>
        </w:rPr>
        <w:t xml:space="preserve">Group Source Level Power Analysis. </w:t>
      </w:r>
      <w:r w:rsidR="005D6635" w:rsidRPr="0050505C">
        <w:rPr>
          <w:rFonts w:eastAsia="Times New Roman" w:cs="Times New Roman"/>
          <w:shd w:val="clear" w:color="auto" w:fill="FFFFFF"/>
          <w:lang w:eastAsia="en-GB"/>
        </w:rPr>
        <w:t>Significant maximum statistics (p=0.025) corrected t-statistic maps of the power changes relative to baseline across subjects</w:t>
      </w:r>
      <w:r w:rsidR="00934E38" w:rsidRPr="0050505C">
        <w:rPr>
          <w:rFonts w:eastAsia="Times New Roman" w:cs="Times New Roman"/>
          <w:shd w:val="clear" w:color="auto" w:fill="FFFFFF"/>
          <w:lang w:eastAsia="en-GB"/>
        </w:rPr>
        <w:t xml:space="preserve"> that</w:t>
      </w:r>
      <w:r w:rsidR="005D6635" w:rsidRPr="0050505C">
        <w:rPr>
          <w:rFonts w:eastAsia="Times New Roman" w:cs="Times New Roman"/>
          <w:shd w:val="clear" w:color="auto" w:fill="FFFFFF"/>
          <w:lang w:eastAsia="en-GB"/>
        </w:rPr>
        <w:t xml:space="preserve"> demonstrate trends in the data with increasing gas concentration [0.25, 0.50, 0.75 MAC-awake for Xe,</w:t>
      </w:r>
      <w:r w:rsidR="005D6635" w:rsidRPr="0050505C">
        <w:t xml:space="preserve"> N</w:t>
      </w:r>
      <w:r w:rsidR="005D6635" w:rsidRPr="0050505C">
        <w:rPr>
          <w:vertAlign w:val="subscript"/>
        </w:rPr>
        <w:t>2</w:t>
      </w:r>
      <w:r w:rsidR="003821AB" w:rsidRPr="0050505C">
        <w:t>O and 1.30 MAC-awake (loss of r</w:t>
      </w:r>
      <w:r w:rsidR="005D6635" w:rsidRPr="0050505C">
        <w:t>esponsiveness) for Xe]</w:t>
      </w:r>
      <w:r w:rsidR="005D6635" w:rsidRPr="0050505C">
        <w:rPr>
          <w:rFonts w:eastAsia="Times New Roman" w:cs="Times New Roman"/>
          <w:shd w:val="clear" w:color="auto" w:fill="FFFFFF"/>
          <w:lang w:eastAsia="en-GB"/>
        </w:rPr>
        <w:t xml:space="preserve">  in magnetoencephalography and electroencephalography datasets are shown in </w:t>
      </w:r>
      <w:r w:rsidR="00934E38" w:rsidRPr="0050505C">
        <w:rPr>
          <w:rFonts w:eastAsia="Times New Roman" w:cs="Times New Roman"/>
          <w:shd w:val="clear" w:color="auto" w:fill="FFFFFF"/>
          <w:lang w:eastAsia="en-GB"/>
        </w:rPr>
        <w:t xml:space="preserve">Supp. </w:t>
      </w:r>
      <w:r w:rsidR="005D6635" w:rsidRPr="0050505C">
        <w:rPr>
          <w:rFonts w:eastAsia="Times New Roman" w:cs="Times New Roman"/>
          <w:shd w:val="clear" w:color="auto" w:fill="FFFFFF"/>
          <w:lang w:eastAsia="en-GB"/>
        </w:rPr>
        <w:t>Figure 2</w:t>
      </w:r>
      <w:r w:rsidR="003821AB" w:rsidRPr="0050505C">
        <w:rPr>
          <w:rFonts w:eastAsia="Times New Roman" w:cs="Times New Roman"/>
          <w:shd w:val="clear" w:color="auto" w:fill="FFFFFF"/>
          <w:lang w:eastAsia="en-GB"/>
        </w:rPr>
        <w:t>B</w:t>
      </w:r>
      <w:r w:rsidR="005D6635" w:rsidRPr="0050505C">
        <w:rPr>
          <w:rFonts w:eastAsia="Times New Roman" w:cs="Times New Roman"/>
          <w:shd w:val="clear" w:color="auto" w:fill="FFFFFF"/>
          <w:lang w:eastAsia="en-GB"/>
        </w:rPr>
        <w:t>.</w:t>
      </w:r>
    </w:p>
    <w:p w:rsidR="005D6635" w:rsidRPr="0050505C" w:rsidRDefault="005D6635" w:rsidP="005D6635">
      <w:pPr>
        <w:spacing w:line="480" w:lineRule="auto"/>
        <w:jc w:val="both"/>
        <w:rPr>
          <w:rFonts w:eastAsia="Times New Roman" w:cs="Times New Roman"/>
          <w:shd w:val="clear" w:color="auto" w:fill="FFFFFF"/>
          <w:lang w:eastAsia="en-GB"/>
        </w:rPr>
      </w:pPr>
      <w:r w:rsidRPr="0050505C">
        <w:rPr>
          <w:bCs/>
          <w:i/>
          <w:noProof/>
          <w:lang w:val="en-GB" w:eastAsia="en-GB"/>
        </w:rPr>
        <w:lastRenderedPageBreak/>
        <w:drawing>
          <wp:inline distT="0" distB="0" distL="0" distR="0" wp14:anchorId="05563B9E" wp14:editId="5839CC47">
            <wp:extent cx="2725038" cy="5067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maxstat_within_gas1.png"/>
                    <pic:cNvPicPr/>
                  </pic:nvPicPr>
                  <pic:blipFill>
                    <a:blip r:embed="rId6">
                      <a:extLst>
                        <a:ext uri="{28A0092B-C50C-407E-A947-70E740481C1C}">
                          <a14:useLocalDpi xmlns:a14="http://schemas.microsoft.com/office/drawing/2010/main" val="0"/>
                        </a:ext>
                      </a:extLst>
                    </a:blip>
                    <a:stretch>
                      <a:fillRect/>
                    </a:stretch>
                  </pic:blipFill>
                  <pic:spPr>
                    <a:xfrm>
                      <a:off x="0" y="0"/>
                      <a:ext cx="2742497" cy="5099765"/>
                    </a:xfrm>
                    <a:prstGeom prst="rect">
                      <a:avLst/>
                    </a:prstGeom>
                  </pic:spPr>
                </pic:pic>
              </a:graphicData>
            </a:graphic>
          </wp:inline>
        </w:drawing>
      </w:r>
    </w:p>
    <w:p w:rsidR="005D6635" w:rsidRPr="0050505C" w:rsidRDefault="005D6635" w:rsidP="005D6635">
      <w:pPr>
        <w:spacing w:line="480" w:lineRule="auto"/>
        <w:jc w:val="both"/>
        <w:rPr>
          <w:shd w:val="clear" w:color="auto" w:fill="FFFCF0"/>
        </w:rPr>
      </w:pPr>
      <w:r w:rsidRPr="0050505C">
        <w:rPr>
          <w:bCs/>
          <w:i/>
        </w:rPr>
        <w:t>Supp. Figure 2</w:t>
      </w:r>
      <w:r w:rsidR="003821AB" w:rsidRPr="0050505C">
        <w:rPr>
          <w:bCs/>
          <w:i/>
        </w:rPr>
        <w:t>B</w:t>
      </w:r>
      <w:r w:rsidRPr="0050505C">
        <w:rPr>
          <w:bCs/>
          <w:i/>
        </w:rPr>
        <w:t>.</w:t>
      </w:r>
      <w:r w:rsidRPr="0050505C">
        <w:rPr>
          <w:bCs/>
        </w:rPr>
        <w:t xml:space="preserve"> </w:t>
      </w:r>
      <w:r w:rsidRPr="0050505C">
        <w:rPr>
          <w:bCs/>
          <w:i/>
        </w:rPr>
        <w:t>Group level source power t-statistic maps under increasing doses of Xe</w:t>
      </w:r>
      <w:r w:rsidR="000851D2" w:rsidRPr="0050505C">
        <w:rPr>
          <w:bCs/>
          <w:i/>
        </w:rPr>
        <w:t>non</w:t>
      </w:r>
      <w:r w:rsidRPr="0050505C">
        <w:rPr>
          <w:bCs/>
          <w:i/>
        </w:rPr>
        <w:t xml:space="preserve"> and </w:t>
      </w:r>
      <w:r w:rsidR="000851D2" w:rsidRPr="0050505C">
        <w:rPr>
          <w:i/>
        </w:rPr>
        <w:t>Nitrous Oxide</w:t>
      </w:r>
      <w:r w:rsidRPr="0050505C">
        <w:rPr>
          <w:i/>
        </w:rPr>
        <w:t xml:space="preserve"> relative to post-antiemetic baseline (baseline 3).</w:t>
      </w:r>
      <w:r w:rsidRPr="0050505C">
        <w:t xml:space="preserve"> Maximum statistics corrected (without subsequent Bonferroni correction) t-values reveal significant (p&lt;0.025) changes in the delta, theta and alpha bands in both magnetoencephalogram (A) and electroencephalogram (B) results for different gas concentrations (0.25, 0.50, 0.75, 1.30 MAC-awake). High frequency power (Lgamma, Hgamma) is only significantly altered for MEG data and only for the highest administered gas concentrations. The difference in scale between A and B sh</w:t>
      </w:r>
      <w:r w:rsidR="00934E38" w:rsidRPr="0050505C">
        <w:t>ould be noted. [</w:t>
      </w:r>
      <w:proofErr w:type="gramStart"/>
      <w:r w:rsidR="00934E38" w:rsidRPr="0050505C">
        <w:t>delta</w:t>
      </w:r>
      <w:proofErr w:type="gramEnd"/>
      <w:r w:rsidR="00934E38" w:rsidRPr="0050505C">
        <w:t xml:space="preserve"> (1-4 Hz), theta (4-8 Hz), alpha (8-13 Hz), Lgamma: low gamma (30-49 Hz), Hgamma: high gamma (51-99 Hz)].</w:t>
      </w:r>
    </w:p>
    <w:p w:rsidR="005D6635" w:rsidRPr="0050505C" w:rsidRDefault="005D6635" w:rsidP="005D6635">
      <w:pPr>
        <w:spacing w:line="480" w:lineRule="auto"/>
      </w:pPr>
      <w:r w:rsidRPr="0050505C">
        <w:lastRenderedPageBreak/>
        <w:t>Highly significant (Xe: p=0.004 ;  N</w:t>
      </w:r>
      <w:r w:rsidRPr="0050505C">
        <w:rPr>
          <w:vertAlign w:val="subscript"/>
        </w:rPr>
        <w:t>2</w:t>
      </w:r>
      <w:r w:rsidRPr="0050505C">
        <w:t xml:space="preserve">O: p=0.005) power changes for the two gases in increasing gas levels contrasted to the post-antiemetic baseline reveal region specific changes in each frequency band investigate. </w:t>
      </w:r>
      <w:r w:rsidR="00934E38" w:rsidRPr="0050505C">
        <w:t xml:space="preserve">Supp. </w:t>
      </w:r>
      <w:r w:rsidR="003821AB" w:rsidRPr="0050505C">
        <w:t>Tables 2B and 2C</w:t>
      </w:r>
      <w:r w:rsidRPr="0050505C">
        <w:t xml:space="preserve"> give a full account of all significantly altered regions relative to baseline.</w:t>
      </w:r>
    </w:p>
    <w:p w:rsidR="005D6635" w:rsidRPr="0050505C" w:rsidRDefault="003821AB" w:rsidP="005D6635">
      <w:pPr>
        <w:spacing w:line="480" w:lineRule="auto"/>
      </w:pPr>
      <w:r w:rsidRPr="0050505C">
        <w:rPr>
          <w:i/>
        </w:rPr>
        <w:t>Supp. Table 2B</w:t>
      </w:r>
      <w:r w:rsidR="005D6635" w:rsidRPr="0050505C">
        <w:rPr>
          <w:i/>
        </w:rPr>
        <w:t xml:space="preserve">. </w:t>
      </w:r>
      <w:r w:rsidR="005D6635" w:rsidRPr="0050505C">
        <w:rPr>
          <w:bCs/>
          <w:i/>
        </w:rPr>
        <w:t>Magnetoencephalographic sources most significantly altered by Xe</w:t>
      </w:r>
      <w:r w:rsidR="000851D2" w:rsidRPr="0050505C">
        <w:rPr>
          <w:bCs/>
          <w:i/>
        </w:rPr>
        <w:t xml:space="preserve">non and Nitrous Oxide </w:t>
      </w:r>
      <w:r w:rsidR="005D6635" w:rsidRPr="0050505C">
        <w:rPr>
          <w:i/>
        </w:rPr>
        <w:t xml:space="preserve">administration. </w:t>
      </w:r>
      <w:r w:rsidR="005D6635" w:rsidRPr="0050505C">
        <w:t>Significantly (p&lt;0.005 for</w:t>
      </w:r>
      <w:r w:rsidR="005D6635" w:rsidRPr="0050505C">
        <w:rPr>
          <w:bCs/>
        </w:rPr>
        <w:t xml:space="preserve"> </w:t>
      </w:r>
      <w:r w:rsidR="000851D2" w:rsidRPr="0050505C">
        <w:rPr>
          <w:bCs/>
        </w:rPr>
        <w:t>Nitrous Oxide (</w:t>
      </w:r>
      <w:r w:rsidR="005D6635" w:rsidRPr="0050505C">
        <w:t>N</w:t>
      </w:r>
      <w:r w:rsidR="005D6635" w:rsidRPr="0050505C">
        <w:rPr>
          <w:vertAlign w:val="subscript"/>
        </w:rPr>
        <w:t>2</w:t>
      </w:r>
      <w:r w:rsidR="005D6635" w:rsidRPr="0050505C">
        <w:t>O</w:t>
      </w:r>
      <w:r w:rsidR="000851D2" w:rsidRPr="0050505C">
        <w:t>)</w:t>
      </w:r>
      <w:r w:rsidR="005D6635" w:rsidRPr="0050505C">
        <w:t xml:space="preserve">; p&lt;0.004 for </w:t>
      </w:r>
      <w:r w:rsidR="000851D2" w:rsidRPr="0050505C">
        <w:t>Xenon (</w:t>
      </w:r>
      <w:r w:rsidR="005D6635" w:rsidRPr="0050505C">
        <w:t>Xe</w:t>
      </w:r>
      <w:r w:rsidR="000851D2" w:rsidRPr="0050505C">
        <w:t>)</w:t>
      </w:r>
      <w:r w:rsidR="005D6635" w:rsidRPr="0050505C">
        <w:t xml:space="preserve">) altered regions relative to post-antiemetic baseline for each frequency band. Voxel coordinates are in </w:t>
      </w:r>
      <w:r w:rsidR="000851D2" w:rsidRPr="0050505C">
        <w:t>Automated Anatomical Labeling (AAL) Atlas</w:t>
      </w:r>
      <w:r w:rsidR="005D6635" w:rsidRPr="0050505C">
        <w:t xml:space="preserve"> </w:t>
      </w:r>
      <w:proofErr w:type="spellStart"/>
      <w:r w:rsidR="005D6635" w:rsidRPr="0050505C">
        <w:t>atlas</w:t>
      </w:r>
      <w:proofErr w:type="spellEnd"/>
      <w:r w:rsidR="005D6635" w:rsidRPr="0050505C">
        <w:t xml:space="preserve"> coordinate system along with associated labels</w:t>
      </w:r>
      <w:r w:rsidR="005D6635" w:rsidRPr="0050505C">
        <w:fldChar w:fldCharType="begin" w:fldLock="1"/>
      </w:r>
      <w:r w:rsidR="008A23B6" w:rsidRPr="0050505C">
        <w:instrText>ADDIN CSL_CITATION {"citationItems":[{"id":"ITEM-1","itemData":{"DOI":"10.1006/nimg.2001.0978","ISBN":"1053-8119 (Print)\\n1053-8119 (Linking)","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page":"273-289","title":"Automated anatomical labeling of activations in SPM using a macroscopic anatomical parcellation of the MNI MRI single-subject brain","type":"article-journal","volume":"15"},"uris":["http://www.mendeley.com/documents/?uuid=309c255b-b500-42bc-9180-414cd9e2906f"]}],"mendeley":{"formattedCitation":"&lt;sup&gt;6&lt;/sup&gt;","plainTextFormattedCitation":"6","previouslyFormattedCitation":"&lt;sup&gt;6&lt;/sup&gt;"},"properties":{"noteIndex":0},"schema":"https://github.com/citation-style-language/schema/raw/master/csl-citation.json"}</w:instrText>
      </w:r>
      <w:r w:rsidR="005D6635" w:rsidRPr="0050505C">
        <w:fldChar w:fldCharType="separate"/>
      </w:r>
      <w:r w:rsidR="008A23B6" w:rsidRPr="0050505C">
        <w:rPr>
          <w:noProof/>
          <w:vertAlign w:val="superscript"/>
        </w:rPr>
        <w:t>6</w:t>
      </w:r>
      <w:r w:rsidR="005D6635" w:rsidRPr="0050505C">
        <w:fldChar w:fldCharType="end"/>
      </w:r>
      <w:r w:rsidR="005D6635" w:rsidRPr="0050505C">
        <w:t>. [</w:t>
      </w:r>
      <w:proofErr w:type="gramStart"/>
      <w:r w:rsidR="005D6635" w:rsidRPr="0050505C">
        <w:rPr>
          <w:shd w:val="clear" w:color="auto" w:fill="FFFCF0"/>
        </w:rPr>
        <w:t>delta</w:t>
      </w:r>
      <w:proofErr w:type="gramEnd"/>
      <w:r w:rsidR="005D6635" w:rsidRPr="0050505C">
        <w:rPr>
          <w:shd w:val="clear" w:color="auto" w:fill="FFFCF0"/>
        </w:rPr>
        <w:t xml:space="preserve"> (1-4 Hz), theta (4-8 Hz), alpha (8-13 Hz), low gamma (30-49 Hz), high gamma (51-99 Hz)].</w:t>
      </w:r>
    </w:p>
    <w:tbl>
      <w:tblPr>
        <w:tblW w:w="8434" w:type="dxa"/>
        <w:tblInd w:w="-851" w:type="dxa"/>
        <w:tblLook w:val="04A0" w:firstRow="1" w:lastRow="0" w:firstColumn="1" w:lastColumn="0" w:noHBand="0" w:noVBand="1"/>
      </w:tblPr>
      <w:tblGrid>
        <w:gridCol w:w="851"/>
        <w:gridCol w:w="1041"/>
        <w:gridCol w:w="944"/>
        <w:gridCol w:w="812"/>
        <w:gridCol w:w="499"/>
        <w:gridCol w:w="734"/>
        <w:gridCol w:w="210"/>
        <w:gridCol w:w="10"/>
        <w:gridCol w:w="279"/>
        <w:gridCol w:w="461"/>
        <w:gridCol w:w="493"/>
        <w:gridCol w:w="6"/>
        <w:gridCol w:w="40"/>
        <w:gridCol w:w="421"/>
        <w:gridCol w:w="483"/>
        <w:gridCol w:w="10"/>
        <w:gridCol w:w="6"/>
        <w:gridCol w:w="93"/>
        <w:gridCol w:w="81"/>
        <w:gridCol w:w="770"/>
        <w:gridCol w:w="10"/>
        <w:gridCol w:w="180"/>
      </w:tblGrid>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rPr>
            </w:pPr>
            <w:r w:rsidRPr="0050505C">
              <w:rPr>
                <w:b/>
                <w:sz w:val="20"/>
                <w:szCs w:val="20"/>
              </w:rPr>
              <w:t>Delt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42  4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1</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8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54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2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48  5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1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0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2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54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8  5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8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8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2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0  6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6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8  6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0  6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2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6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6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54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6   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60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6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84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02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6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42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84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5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2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72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6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2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42  4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84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54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0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42 -1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0  -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1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6  2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7</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6  4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0  42</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24  6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6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0  48</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2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8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0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8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48  54</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36</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851" w:type="dxa"/>
          <w:wAfter w:w="19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89"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8  30</w:t>
            </w:r>
          </w:p>
        </w:tc>
        <w:tc>
          <w:tcPr>
            <w:tcW w:w="904"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lang w:val="en-GB"/>
              </w:rPr>
            </w:pPr>
            <w:r w:rsidRPr="0050505C">
              <w:rPr>
                <w:b/>
                <w:sz w:val="20"/>
                <w:szCs w:val="20"/>
                <w:lang w:val="en-GB"/>
              </w:rPr>
              <w:t>Thet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6  4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3</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8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0  2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6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24  6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0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1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4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6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8  3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84  4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81</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72  4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4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4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3</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8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3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1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6  3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7</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7</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6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2  4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6  4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0  7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2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6  3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0  6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0  7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Temporal_Pole_Sup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2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1</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  1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0  1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6  6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2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8  3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8  36</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9</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96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2</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42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5</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6  4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12</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6   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90   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6  1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Xenon</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6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7</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1</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54  6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30</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1</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0  54</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851"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25 Xenon</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0  48</w:t>
            </w:r>
          </w:p>
        </w:tc>
        <w:tc>
          <w:tcPr>
            <w:tcW w:w="1140" w:type="dxa"/>
            <w:gridSpan w:val="8"/>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9</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lang w:val="en-GB"/>
              </w:rPr>
            </w:pPr>
            <w:r w:rsidRPr="0050505C">
              <w:rPr>
                <w:b/>
                <w:sz w:val="20"/>
                <w:szCs w:val="20"/>
                <w:lang w:val="en-GB"/>
              </w:rPr>
              <w:t>Alph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66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9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1</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7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7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6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5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3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6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2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1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9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0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7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2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54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54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Temporal_Pole_Sup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24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8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2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54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7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0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2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mygda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mygda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72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esch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7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2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esch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8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7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9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54  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50 N2O</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1</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54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0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54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4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2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90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0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8  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24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0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2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0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42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8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2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0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5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25 N2O</w:t>
            </w: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72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3</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8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2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0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6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6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6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24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5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2  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1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4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2   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4</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3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8 -3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Before w:val="1"/>
          <w:gridAfter w:val="1"/>
          <w:wBefore w:w="851" w:type="dxa"/>
          <w:wAfter w:w="18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50</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lang w:val="en-GB"/>
              </w:rPr>
            </w:pPr>
            <w:r w:rsidRPr="0050505C">
              <w:rPr>
                <w:b/>
                <w:sz w:val="20"/>
                <w:szCs w:val="20"/>
                <w:lang w:val="en-GB"/>
              </w:rPr>
              <w:t>Bet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0  5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1</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5</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8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5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8</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6  48</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8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2</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84  3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84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6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0  42</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5</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84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54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3</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8  3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0 -2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2</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8  6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30</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9</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8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4</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Xenon</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3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5</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1</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25 Xenon</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0  48</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5</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0  42</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6</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3</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5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9</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42</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0  48</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7</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6</w:t>
            </w:r>
          </w:p>
        </w:tc>
      </w:tr>
      <w:tr w:rsidR="005D6635" w:rsidRPr="0050505C" w:rsidTr="008A23B6">
        <w:trPr>
          <w:gridAfter w:val="8"/>
          <w:wAfter w:w="1633"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50 N2O</w:t>
            </w:r>
          </w:p>
        </w:tc>
        <w:tc>
          <w:tcPr>
            <w:tcW w:w="1756"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0  54</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3</w:t>
            </w:r>
          </w:p>
        </w:tc>
        <w:tc>
          <w:tcPr>
            <w:tcW w:w="960"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9</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lang w:val="en-GB"/>
              </w:rPr>
            </w:pPr>
            <w:r w:rsidRPr="0050505C">
              <w:rPr>
                <w:b/>
                <w:sz w:val="20"/>
                <w:szCs w:val="20"/>
                <w:lang w:val="en-GB"/>
              </w:rPr>
              <w:t>Low gamm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9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5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1</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9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2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9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0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8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0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6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2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0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1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72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0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66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72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84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5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2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2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2</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2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4</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0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50 N2O</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9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3</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7</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24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6</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6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8</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0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8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48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0</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8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7</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54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1</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4</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6</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72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Xenon</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9</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3</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5</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0</w:t>
            </w:r>
          </w:p>
        </w:tc>
      </w:tr>
      <w:tr w:rsidR="005D6635" w:rsidRPr="0050505C" w:rsidTr="008A23B6">
        <w:trPr>
          <w:gridAfter w:val="5"/>
          <w:wAfter w:w="1134"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6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3</w:t>
            </w:r>
          </w:p>
        </w:tc>
        <w:tc>
          <w:tcPr>
            <w:tcW w:w="960" w:type="dxa"/>
            <w:gridSpan w:val="5"/>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lang w:val="en-GB"/>
              </w:rPr>
            </w:pPr>
            <w:r w:rsidRPr="0050505C">
              <w:rPr>
                <w:b/>
                <w:sz w:val="20"/>
                <w:szCs w:val="20"/>
                <w:lang w:val="en-GB"/>
              </w:rPr>
              <w:t>High Gamm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5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8</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00E-0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4</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8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2</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5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3</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0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0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4</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2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8</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84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2</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7</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0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6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4</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8</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2</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72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6</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9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4</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7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2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7</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0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5</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199</w:t>
            </w:r>
          </w:p>
        </w:tc>
      </w:tr>
      <w:tr w:rsidR="005D6635" w:rsidRPr="0050505C" w:rsidTr="008A23B6">
        <w:trPr>
          <w:gridAfter w:val="4"/>
          <w:wAfter w:w="1041" w:type="dxa"/>
          <w:trHeight w:val="300"/>
        </w:trPr>
        <w:tc>
          <w:tcPr>
            <w:tcW w:w="1892"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25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4"/>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1</w:t>
            </w:r>
          </w:p>
        </w:tc>
        <w:tc>
          <w:tcPr>
            <w:tcW w:w="1053" w:type="dxa"/>
            <w:gridSpan w:val="6"/>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5</w:t>
            </w:r>
          </w:p>
        </w:tc>
      </w:tr>
    </w:tbl>
    <w:p w:rsidR="005D6635" w:rsidRPr="0050505C" w:rsidRDefault="005D6635" w:rsidP="005D6635">
      <w:pPr>
        <w:spacing w:line="480" w:lineRule="auto"/>
      </w:pPr>
    </w:p>
    <w:p w:rsidR="005D6635" w:rsidRPr="0050505C" w:rsidRDefault="005D6635">
      <w:pPr>
        <w:rPr>
          <w:rFonts w:eastAsia="Times New Roman" w:cs="Times New Roman"/>
          <w:b/>
          <w:shd w:val="clear" w:color="auto" w:fill="FFFFFF"/>
          <w:lang w:eastAsia="en-GB"/>
        </w:rPr>
      </w:pPr>
      <w:r w:rsidRPr="0050505C">
        <w:rPr>
          <w:rFonts w:eastAsia="Times New Roman" w:cs="Times New Roman"/>
          <w:b/>
          <w:shd w:val="clear" w:color="auto" w:fill="FFFFFF"/>
          <w:lang w:eastAsia="en-GB"/>
        </w:rPr>
        <w:br w:type="page"/>
      </w:r>
    </w:p>
    <w:p w:rsidR="005D6635" w:rsidRPr="0050505C" w:rsidRDefault="005D6635" w:rsidP="005D6635">
      <w:pPr>
        <w:spacing w:line="480" w:lineRule="auto"/>
        <w:jc w:val="both"/>
        <w:rPr>
          <w:shd w:val="clear" w:color="auto" w:fill="FFFCF0"/>
        </w:rPr>
      </w:pPr>
      <w:r w:rsidRPr="0050505C">
        <w:rPr>
          <w:bCs/>
          <w:i/>
        </w:rPr>
        <w:lastRenderedPageBreak/>
        <w:t>Supp. Table 2</w:t>
      </w:r>
      <w:r w:rsidR="003821AB" w:rsidRPr="0050505C">
        <w:rPr>
          <w:bCs/>
          <w:i/>
        </w:rPr>
        <w:t>C</w:t>
      </w:r>
      <w:r w:rsidRPr="0050505C">
        <w:rPr>
          <w:bCs/>
          <w:i/>
        </w:rPr>
        <w:t xml:space="preserve">. Electroencephalographic sources most significantly altered by Xe and </w:t>
      </w:r>
      <w:r w:rsidRPr="0050505C">
        <w:rPr>
          <w:i/>
        </w:rPr>
        <w:t>N</w:t>
      </w:r>
      <w:r w:rsidRPr="0050505C">
        <w:rPr>
          <w:i/>
          <w:vertAlign w:val="subscript"/>
        </w:rPr>
        <w:t>2</w:t>
      </w:r>
      <w:r w:rsidRPr="0050505C">
        <w:rPr>
          <w:i/>
        </w:rPr>
        <w:t xml:space="preserve">O administration. </w:t>
      </w:r>
      <w:r w:rsidRPr="0050505C">
        <w:t>Significantly (p&lt;0.005 for</w:t>
      </w:r>
      <w:r w:rsidRPr="0050505C">
        <w:rPr>
          <w:bCs/>
        </w:rPr>
        <w:t xml:space="preserve"> </w:t>
      </w:r>
      <w:r w:rsidRPr="0050505C">
        <w:t>N</w:t>
      </w:r>
      <w:r w:rsidRPr="0050505C">
        <w:rPr>
          <w:vertAlign w:val="subscript"/>
        </w:rPr>
        <w:t>2</w:t>
      </w:r>
      <w:r w:rsidRPr="0050505C">
        <w:t xml:space="preserve">O; p&lt;0.004 for Xe) changed regions of interest against post-antiemetic baseline for each frequency band. Voxel coordinates are in </w:t>
      </w:r>
      <w:r w:rsidR="000851D2" w:rsidRPr="0050505C">
        <w:t>Automated Anatomical Labeling (AAL) Atlas</w:t>
      </w:r>
      <w:r w:rsidRPr="0050505C">
        <w:t xml:space="preserve"> </w:t>
      </w:r>
      <w:proofErr w:type="spellStart"/>
      <w:r w:rsidRPr="0050505C">
        <w:t>atlas</w:t>
      </w:r>
      <w:proofErr w:type="spellEnd"/>
      <w:r w:rsidRPr="0050505C">
        <w:t xml:space="preserve"> coordinate system along with associated labels</w:t>
      </w:r>
      <w:r w:rsidRPr="0050505C">
        <w:fldChar w:fldCharType="begin" w:fldLock="1"/>
      </w:r>
      <w:r w:rsidR="008A23B6" w:rsidRPr="0050505C">
        <w:instrText>ADDIN CSL_CITATION {"citationItems":[{"id":"ITEM-1","itemData":{"DOI":"10.1006/nimg.2001.0978","ISBN":"1053-8119 (Print)\\n1053-8119 (Linking)","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page":"273-289","title":"Automated anatomical labeling of activations in SPM using a macroscopic anatomical parcellation of the MNI MRI single-subject brain","type":"article-journal","volume":"15"},"uris":["http://www.mendeley.com/documents/?uuid=309c255b-b500-42bc-9180-414cd9e2906f"]}],"mendeley":{"formattedCitation":"&lt;sup&gt;6&lt;/sup&gt;","plainTextFormattedCitation":"6","previouslyFormattedCitation":"&lt;sup&gt;6&lt;/sup&gt;"},"properties":{"noteIndex":0},"schema":"https://github.com/citation-style-language/schema/raw/master/csl-citation.json"}</w:instrText>
      </w:r>
      <w:r w:rsidRPr="0050505C">
        <w:fldChar w:fldCharType="separate"/>
      </w:r>
      <w:r w:rsidR="008A23B6" w:rsidRPr="0050505C">
        <w:rPr>
          <w:noProof/>
          <w:vertAlign w:val="superscript"/>
        </w:rPr>
        <w:t>6</w:t>
      </w:r>
      <w:r w:rsidRPr="0050505C">
        <w:fldChar w:fldCharType="end"/>
      </w:r>
      <w:r w:rsidRPr="0050505C">
        <w:t>. [</w:t>
      </w:r>
      <w:proofErr w:type="gramStart"/>
      <w:r w:rsidRPr="0050505C">
        <w:rPr>
          <w:shd w:val="clear" w:color="auto" w:fill="FFFCF0"/>
        </w:rPr>
        <w:t>delta</w:t>
      </w:r>
      <w:proofErr w:type="gramEnd"/>
      <w:r w:rsidRPr="0050505C">
        <w:rPr>
          <w:shd w:val="clear" w:color="auto" w:fill="FFFCF0"/>
        </w:rPr>
        <w:t xml:space="preserve"> (1-4 Hz), theta (4-8 Hz), alpha (8-13 Hz), low gamma (30-49 Hz), high gamma (51-99 Hz)].</w:t>
      </w:r>
    </w:p>
    <w:tbl>
      <w:tblPr>
        <w:tblW w:w="8205" w:type="dxa"/>
        <w:tblInd w:w="-709" w:type="dxa"/>
        <w:tblLook w:val="04A0" w:firstRow="1" w:lastRow="0" w:firstColumn="1" w:lastColumn="0" w:noHBand="0" w:noVBand="1"/>
      </w:tblPr>
      <w:tblGrid>
        <w:gridCol w:w="709"/>
        <w:gridCol w:w="1276"/>
        <w:gridCol w:w="709"/>
        <w:gridCol w:w="1698"/>
        <w:gridCol w:w="557"/>
        <w:gridCol w:w="10"/>
        <w:gridCol w:w="666"/>
        <w:gridCol w:w="557"/>
        <w:gridCol w:w="10"/>
        <w:gridCol w:w="213"/>
        <w:gridCol w:w="737"/>
        <w:gridCol w:w="10"/>
        <w:gridCol w:w="306"/>
        <w:gridCol w:w="737"/>
        <w:gridCol w:w="10"/>
      </w:tblGrid>
      <w:tr w:rsidR="005D6635" w:rsidRPr="0050505C" w:rsidTr="008A23B6">
        <w:trPr>
          <w:gridAfter w:val="2"/>
          <w:wAfter w:w="747"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rPr>
            </w:pPr>
            <w:r w:rsidRPr="0050505C">
              <w:rPr>
                <w:b/>
                <w:sz w:val="20"/>
                <w:szCs w:val="20"/>
              </w:rPr>
              <w:t>Delt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both"/>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0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6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7</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0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9.5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6  6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8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7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5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7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2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Pos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6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6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72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2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0   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4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0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6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3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7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7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1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24  5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1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0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8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8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Post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54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8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54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2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0 -4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6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8  6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6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4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78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6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6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0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 -24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72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48   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2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 -18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06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6  4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7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0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esch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96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7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8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36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06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42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6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48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Temporal_Pole_Sup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4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6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54  4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6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mygda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0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8   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24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0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2  0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esch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24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7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12  -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7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Xenon</w:t>
            </w: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78  4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8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4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78  4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3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54  5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5</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0  4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0  36</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8  2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1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0 -1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0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0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48  30</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0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6  54</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9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36  72</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9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2"/>
          <w:wBefore w:w="709" w:type="dxa"/>
          <w:wAfter w:w="747" w:type="dxa"/>
          <w:trHeight w:val="300"/>
        </w:trPr>
        <w:tc>
          <w:tcPr>
            <w:tcW w:w="1276" w:type="dxa"/>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407"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2  18</w:t>
            </w:r>
          </w:p>
        </w:tc>
        <w:tc>
          <w:tcPr>
            <w:tcW w:w="78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9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9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rPr>
            </w:pPr>
            <w:r w:rsidRPr="0050505C">
              <w:rPr>
                <w:b/>
                <w:sz w:val="20"/>
                <w:szCs w:val="20"/>
              </w:rPr>
              <w:t>Thet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30 Xenon</w:t>
            </w: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8.2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E-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6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1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9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72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54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2  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0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24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24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30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42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84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2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84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esch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0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9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0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78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9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8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8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8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5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30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4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8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36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6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6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8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0</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36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54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Pos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gridAfter w:val="1"/>
          <w:wBefore w:w="709" w:type="dxa"/>
          <w:wAfter w:w="10"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5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9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b/>
                <w:sz w:val="20"/>
                <w:szCs w:val="20"/>
              </w:rPr>
            </w:pPr>
            <w:r w:rsidRPr="0050505C">
              <w:rPr>
                <w:b/>
                <w:sz w:val="20"/>
                <w:szCs w:val="20"/>
              </w:rPr>
              <w:t>Alpha</w:t>
            </w:r>
          </w:p>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MAC-awake Level</w:t>
            </w: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Region of Interest</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Voxel Coordinate</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t-value</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b/>
                <w:bCs/>
                <w:color w:val="000000"/>
                <w:sz w:val="20"/>
                <w:szCs w:val="20"/>
                <w:lang w:val="en-GB" w:eastAsia="en-GB"/>
              </w:rPr>
            </w:pPr>
            <w:r w:rsidRPr="0050505C">
              <w:rPr>
                <w:rFonts w:eastAsia="Times New Roman" w:cs="Times New Roman"/>
                <w:b/>
                <w:bCs/>
                <w:color w:val="000000"/>
                <w:sz w:val="20"/>
                <w:szCs w:val="20"/>
                <w:lang w:val="en-GB" w:eastAsia="en-GB"/>
              </w:rPr>
              <w:t>p-value</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75 N2O</w:t>
            </w: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5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2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4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4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 -3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3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3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24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3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50 Xenon</w:t>
            </w: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00E-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7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2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42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7.3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8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0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7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2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p_Motor_Are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6  7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re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2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30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48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12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ietal_Sup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0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 -4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6 -3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2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7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9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02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0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Frontal_Med_Orb_L</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54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ostcentr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2  6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2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2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24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8  6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Lingu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54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Temporal_Pole_Sup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18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42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Pole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2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mygdala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6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une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9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72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36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30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ngula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60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  30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ParaHippocamp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Amygda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0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8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12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12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Hippocamp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30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Lingual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olandic_Oper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ccipi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9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18  4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 -24  4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12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5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lcarin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9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2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llidum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utamen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6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5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4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25 Xenon</w:t>
            </w: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9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7</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5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24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8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08</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6</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Inf_Tri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42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acentral_Lobule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24  7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11</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54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ingulum_Ant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48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54  5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2</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5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4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4</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Medial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6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8</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8  66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29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Rectus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24</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3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id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60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5</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Med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8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2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proofErr w:type="spellStart"/>
            <w:r w:rsidRPr="0050505C">
              <w:rPr>
                <w:rFonts w:eastAsia="Times New Roman" w:cs="Times New Roman"/>
                <w:color w:val="000000"/>
                <w:sz w:val="20"/>
                <w:szCs w:val="20"/>
                <w:lang w:val="en-GB" w:eastAsia="en-GB"/>
              </w:rPr>
              <w:t>Cingulum_Ant_R</w:t>
            </w:r>
            <w:proofErr w:type="spellEnd"/>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42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7</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1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rontal_Sup_Orb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0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3</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SupraMarginal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2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3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Fusiform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6 -18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Olfactory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24 -12</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5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2 -24 -3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6</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Parietal_Inf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0 -48  3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4</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Caudate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6  18   0</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emporal_Mid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8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5.0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Thalamus_L</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12  -6   6</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2</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799</w:t>
            </w:r>
          </w:p>
        </w:tc>
      </w:tr>
      <w:tr w:rsidR="005D6635" w:rsidRPr="0050505C" w:rsidTr="008A23B6">
        <w:trPr>
          <w:gridBefore w:val="1"/>
          <w:wBefore w:w="709" w:type="dxa"/>
          <w:trHeight w:val="300"/>
        </w:trPr>
        <w:tc>
          <w:tcPr>
            <w:tcW w:w="1985" w:type="dxa"/>
            <w:gridSpan w:val="2"/>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p>
        </w:tc>
        <w:tc>
          <w:tcPr>
            <w:tcW w:w="2265"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Insula_R</w:t>
            </w:r>
          </w:p>
        </w:tc>
        <w:tc>
          <w:tcPr>
            <w:tcW w:w="123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30 -18  18</w:t>
            </w:r>
          </w:p>
        </w:tc>
        <w:tc>
          <w:tcPr>
            <w:tcW w:w="960"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4.91</w:t>
            </w:r>
          </w:p>
        </w:tc>
        <w:tc>
          <w:tcPr>
            <w:tcW w:w="1053" w:type="dxa"/>
            <w:gridSpan w:val="3"/>
            <w:tcBorders>
              <w:top w:val="nil"/>
              <w:left w:val="nil"/>
              <w:bottom w:val="nil"/>
              <w:right w:val="nil"/>
            </w:tcBorders>
            <w:shd w:val="clear" w:color="auto" w:fill="auto"/>
            <w:noWrap/>
            <w:vAlign w:val="bottom"/>
            <w:hideMark/>
          </w:tcPr>
          <w:p w:rsidR="005D6635" w:rsidRPr="0050505C" w:rsidRDefault="005D6635" w:rsidP="008A23B6">
            <w:pPr>
              <w:spacing w:after="0" w:line="240" w:lineRule="auto"/>
              <w:jc w:val="right"/>
              <w:rPr>
                <w:rFonts w:eastAsia="Times New Roman" w:cs="Times New Roman"/>
                <w:color w:val="000000"/>
                <w:sz w:val="20"/>
                <w:szCs w:val="20"/>
                <w:lang w:val="en-GB" w:eastAsia="en-GB"/>
              </w:rPr>
            </w:pPr>
            <w:r w:rsidRPr="0050505C">
              <w:rPr>
                <w:rFonts w:eastAsia="Times New Roman" w:cs="Times New Roman"/>
                <w:color w:val="000000"/>
                <w:sz w:val="20"/>
                <w:szCs w:val="20"/>
                <w:lang w:val="en-GB" w:eastAsia="en-GB"/>
              </w:rPr>
              <w:t>0.003999</w:t>
            </w:r>
          </w:p>
        </w:tc>
      </w:tr>
    </w:tbl>
    <w:p w:rsidR="008A23B6" w:rsidRDefault="008A23B6">
      <w:pPr>
        <w:rPr>
          <w:rFonts w:eastAsia="Times New Roman" w:cs="Times New Roman"/>
          <w:b/>
          <w:shd w:val="clear" w:color="auto" w:fill="FFFFFF"/>
          <w:lang w:eastAsia="en-GB"/>
        </w:rPr>
      </w:pPr>
    </w:p>
    <w:p w:rsidR="00E83A05" w:rsidRDefault="00E83A05" w:rsidP="00E83A05">
      <w:pPr>
        <w:jc w:val="both"/>
        <w:rPr>
          <w:b/>
          <w:shd w:val="clear" w:color="auto" w:fill="FFFCF0"/>
        </w:rPr>
      </w:pPr>
      <w:r>
        <w:rPr>
          <w:b/>
          <w:shd w:val="clear" w:color="auto" w:fill="FFFCF0"/>
        </w:rPr>
        <w:t>References</w:t>
      </w:r>
    </w:p>
    <w:p w:rsidR="00E83A05" w:rsidRPr="00E83A05" w:rsidRDefault="00E83A05" w:rsidP="00E83A0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E83A05">
        <w:rPr>
          <w:rFonts w:ascii="Calibri" w:hAnsi="Calibri" w:cs="Times New Roman"/>
          <w:noProof/>
          <w:szCs w:val="24"/>
        </w:rPr>
        <w:t>1.</w:t>
      </w:r>
      <w:r w:rsidRPr="00E83A05">
        <w:rPr>
          <w:rFonts w:ascii="Calibri" w:hAnsi="Calibri" w:cs="Times New Roman"/>
          <w:noProof/>
          <w:szCs w:val="24"/>
        </w:rPr>
        <w:tab/>
        <w:t>Nichols TE, Holmes AP: Nonparametric Permutation Tests for Functional Neuroimaging: A Primer with examples. Hum Brain Mapp 2001; 15:1–25</w:t>
      </w:r>
    </w:p>
    <w:p w:rsidR="00E83A05" w:rsidRPr="00E83A05" w:rsidRDefault="00E83A05" w:rsidP="00E83A05">
      <w:pPr>
        <w:widowControl w:val="0"/>
        <w:autoSpaceDE w:val="0"/>
        <w:autoSpaceDN w:val="0"/>
        <w:adjustRightInd w:val="0"/>
        <w:spacing w:line="240" w:lineRule="auto"/>
        <w:ind w:left="640" w:hanging="640"/>
        <w:rPr>
          <w:rFonts w:ascii="Calibri" w:hAnsi="Calibri" w:cs="Times New Roman"/>
          <w:noProof/>
          <w:szCs w:val="24"/>
        </w:rPr>
      </w:pPr>
      <w:r w:rsidRPr="00E83A05">
        <w:rPr>
          <w:rFonts w:ascii="Calibri" w:hAnsi="Calibri" w:cs="Times New Roman"/>
          <w:noProof/>
          <w:szCs w:val="24"/>
        </w:rPr>
        <w:lastRenderedPageBreak/>
        <w:t>2.</w:t>
      </w:r>
      <w:r w:rsidRPr="00E83A05">
        <w:rPr>
          <w:rFonts w:ascii="Calibri" w:hAnsi="Calibri" w:cs="Times New Roman"/>
          <w:noProof/>
          <w:szCs w:val="24"/>
        </w:rPr>
        <w:tab/>
        <w:t>Nichols TE, Holmes AP: Nonparametric Permutation Tests for Functional Neuroimaging. 2003</w:t>
      </w:r>
    </w:p>
    <w:p w:rsidR="00E83A05" w:rsidRPr="00E83A05" w:rsidRDefault="00E83A05" w:rsidP="00E83A05">
      <w:pPr>
        <w:widowControl w:val="0"/>
        <w:autoSpaceDE w:val="0"/>
        <w:autoSpaceDN w:val="0"/>
        <w:adjustRightInd w:val="0"/>
        <w:spacing w:line="240" w:lineRule="auto"/>
        <w:ind w:left="640" w:hanging="640"/>
        <w:rPr>
          <w:rFonts w:ascii="Calibri" w:hAnsi="Calibri" w:cs="Times New Roman"/>
          <w:noProof/>
          <w:szCs w:val="24"/>
        </w:rPr>
      </w:pPr>
      <w:r w:rsidRPr="00E83A05">
        <w:rPr>
          <w:rFonts w:ascii="Calibri" w:hAnsi="Calibri" w:cs="Times New Roman"/>
          <w:noProof/>
          <w:szCs w:val="24"/>
        </w:rPr>
        <w:t>3.</w:t>
      </w:r>
      <w:r w:rsidRPr="00E83A05">
        <w:rPr>
          <w:rFonts w:ascii="Calibri" w:hAnsi="Calibri" w:cs="Times New Roman"/>
          <w:noProof/>
          <w:szCs w:val="24"/>
        </w:rPr>
        <w:tab/>
        <w:t>Muthukumaraswamy SD, Shaw AD, Jackson LE, Hall J, Moran R, Saxena N: Evidence that Subanesthetic Doses of Ketamine Cause Sustained Disruptions of NMDA and AMPA-Mediated Frontoparietal Connectivity in Humans. J Neurosci 2015; 35:11694–706</w:t>
      </w:r>
    </w:p>
    <w:p w:rsidR="00E83A05" w:rsidRPr="00E83A05" w:rsidRDefault="00E83A05" w:rsidP="00E83A05">
      <w:pPr>
        <w:widowControl w:val="0"/>
        <w:autoSpaceDE w:val="0"/>
        <w:autoSpaceDN w:val="0"/>
        <w:adjustRightInd w:val="0"/>
        <w:spacing w:line="240" w:lineRule="auto"/>
        <w:ind w:left="640" w:hanging="640"/>
        <w:rPr>
          <w:rFonts w:ascii="Calibri" w:hAnsi="Calibri" w:cs="Times New Roman"/>
          <w:noProof/>
          <w:szCs w:val="24"/>
        </w:rPr>
      </w:pPr>
      <w:r w:rsidRPr="00E83A05">
        <w:rPr>
          <w:rFonts w:ascii="Calibri" w:hAnsi="Calibri" w:cs="Times New Roman"/>
          <w:noProof/>
          <w:szCs w:val="24"/>
        </w:rPr>
        <w:t>4.</w:t>
      </w:r>
      <w:r w:rsidRPr="00E83A05">
        <w:rPr>
          <w:rFonts w:ascii="Calibri" w:hAnsi="Calibri" w:cs="Times New Roman"/>
          <w:noProof/>
          <w:szCs w:val="24"/>
        </w:rPr>
        <w:tab/>
        <w:t>Hillebrand A, Tewarie P, Dellen E van, Yu M, Carbo EWS, Douw L, Gouw AA, Straaten ECW van, Stam CJ: Direction of information flow in large-scale resting-state networks is frequency-dependent. Pnas 2016; 113:3867–72</w:t>
      </w:r>
    </w:p>
    <w:p w:rsidR="00E83A05" w:rsidRPr="00E83A05" w:rsidRDefault="00E83A05" w:rsidP="00E83A05">
      <w:pPr>
        <w:widowControl w:val="0"/>
        <w:autoSpaceDE w:val="0"/>
        <w:autoSpaceDN w:val="0"/>
        <w:adjustRightInd w:val="0"/>
        <w:spacing w:line="240" w:lineRule="auto"/>
        <w:ind w:left="640" w:hanging="640"/>
        <w:rPr>
          <w:rFonts w:ascii="Calibri" w:hAnsi="Calibri" w:cs="Times New Roman"/>
          <w:noProof/>
          <w:szCs w:val="24"/>
        </w:rPr>
      </w:pPr>
      <w:r w:rsidRPr="00E83A05">
        <w:rPr>
          <w:rFonts w:ascii="Calibri" w:hAnsi="Calibri" w:cs="Times New Roman"/>
          <w:noProof/>
          <w:szCs w:val="24"/>
        </w:rPr>
        <w:t>5.</w:t>
      </w:r>
      <w:r w:rsidRPr="00E83A05">
        <w:rPr>
          <w:rFonts w:ascii="Calibri" w:hAnsi="Calibri" w:cs="Times New Roman"/>
          <w:noProof/>
          <w:szCs w:val="24"/>
        </w:rPr>
        <w:tab/>
        <w:t>Pantazis D, Nichols TE, Baillet S, Leahy RM: A comparison of random field theory and permutation methods for the statistical analysis of MEG data. Neuroimage 2005; 25:383–94</w:t>
      </w:r>
    </w:p>
    <w:p w:rsidR="00E83A05" w:rsidRPr="00E83A05" w:rsidRDefault="00E83A05" w:rsidP="00E83A05">
      <w:pPr>
        <w:widowControl w:val="0"/>
        <w:autoSpaceDE w:val="0"/>
        <w:autoSpaceDN w:val="0"/>
        <w:adjustRightInd w:val="0"/>
        <w:spacing w:line="240" w:lineRule="auto"/>
        <w:ind w:left="640" w:hanging="640"/>
        <w:rPr>
          <w:rFonts w:ascii="Calibri" w:hAnsi="Calibri"/>
          <w:noProof/>
        </w:rPr>
      </w:pPr>
      <w:r w:rsidRPr="00E83A05">
        <w:rPr>
          <w:rFonts w:ascii="Calibri" w:hAnsi="Calibri" w:cs="Times New Roman"/>
          <w:noProof/>
          <w:szCs w:val="24"/>
        </w:rPr>
        <w:t>6.</w:t>
      </w:r>
      <w:r w:rsidRPr="00E83A05">
        <w:rPr>
          <w:rFonts w:ascii="Calibri" w:hAnsi="Calibri" w:cs="Times New Roman"/>
          <w:noProof/>
          <w:szCs w:val="24"/>
        </w:rPr>
        <w:tab/>
        <w:t>Tzourio-Mazoyer N, Landeau B, Papathanassiou D, Crivello F, Etard O, Delcroix N, Mazoyer B, Joliot M: Automated anatomical labeling of activations in SPM using a macroscopic anatomical parcellation of the MNI MRI single-subject brain. Neuroimage 2002; 15:273–89</w:t>
      </w:r>
    </w:p>
    <w:p w:rsidR="00E83A05" w:rsidRPr="0050505C" w:rsidRDefault="00E83A05">
      <w:r>
        <w:fldChar w:fldCharType="end"/>
      </w:r>
    </w:p>
    <w:sectPr w:rsidR="00E83A05" w:rsidRPr="0050505C" w:rsidSect="006B54EC">
      <w:pgSz w:w="11906" w:h="16838"/>
      <w:pgMar w:top="1440" w:right="1440" w:bottom="2835"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635"/>
    <w:rsid w:val="000851D2"/>
    <w:rsid w:val="001F5897"/>
    <w:rsid w:val="002E7287"/>
    <w:rsid w:val="003821AB"/>
    <w:rsid w:val="0050505C"/>
    <w:rsid w:val="00536EC5"/>
    <w:rsid w:val="005D6635"/>
    <w:rsid w:val="0067488D"/>
    <w:rsid w:val="006B54EC"/>
    <w:rsid w:val="00806C68"/>
    <w:rsid w:val="008A23B6"/>
    <w:rsid w:val="00934E38"/>
    <w:rsid w:val="009C3E45"/>
    <w:rsid w:val="00E665FB"/>
    <w:rsid w:val="00E83A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1597C4-2077-4A0C-91E2-254A857C8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663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6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qFormat/>
    <w:rsid w:val="005D6635"/>
    <w:rPr>
      <w:sz w:val="18"/>
      <w:szCs w:val="18"/>
    </w:rPr>
  </w:style>
  <w:style w:type="paragraph" w:styleId="CommentText">
    <w:name w:val="annotation text"/>
    <w:basedOn w:val="Normal"/>
    <w:link w:val="CommentTextChar"/>
    <w:uiPriority w:val="99"/>
    <w:semiHidden/>
    <w:unhideWhenUsed/>
    <w:rsid w:val="005D6635"/>
    <w:pPr>
      <w:spacing w:line="240" w:lineRule="auto"/>
    </w:pPr>
    <w:rPr>
      <w:sz w:val="20"/>
      <w:szCs w:val="20"/>
    </w:rPr>
  </w:style>
  <w:style w:type="character" w:customStyle="1" w:styleId="CommentTextChar">
    <w:name w:val="Comment Text Char"/>
    <w:basedOn w:val="DefaultParagraphFont"/>
    <w:link w:val="CommentText"/>
    <w:uiPriority w:val="99"/>
    <w:semiHidden/>
    <w:rsid w:val="005D6635"/>
    <w:rPr>
      <w:sz w:val="20"/>
      <w:szCs w:val="20"/>
      <w:lang w:val="en-US"/>
    </w:rPr>
  </w:style>
  <w:style w:type="paragraph" w:styleId="BalloonText">
    <w:name w:val="Balloon Text"/>
    <w:basedOn w:val="Normal"/>
    <w:link w:val="BalloonTextChar"/>
    <w:uiPriority w:val="99"/>
    <w:semiHidden/>
    <w:unhideWhenUsed/>
    <w:rsid w:val="005D66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635"/>
    <w:rPr>
      <w:rFonts w:ascii="Segoe UI" w:hAnsi="Segoe UI" w:cs="Segoe UI"/>
      <w:sz w:val="18"/>
      <w:szCs w:val="18"/>
      <w:lang w:val="en-US"/>
    </w:rPr>
  </w:style>
  <w:style w:type="character" w:styleId="Hyperlink">
    <w:name w:val="Hyperlink"/>
    <w:basedOn w:val="DefaultParagraphFont"/>
    <w:uiPriority w:val="99"/>
    <w:semiHidden/>
    <w:unhideWhenUsed/>
    <w:rsid w:val="005D6635"/>
    <w:rPr>
      <w:color w:val="0563C1"/>
      <w:u w:val="single"/>
    </w:rPr>
  </w:style>
  <w:style w:type="character" w:styleId="FollowedHyperlink">
    <w:name w:val="FollowedHyperlink"/>
    <w:basedOn w:val="DefaultParagraphFont"/>
    <w:uiPriority w:val="99"/>
    <w:semiHidden/>
    <w:unhideWhenUsed/>
    <w:rsid w:val="005D6635"/>
    <w:rPr>
      <w:color w:val="954F72"/>
      <w:u w:val="single"/>
    </w:rPr>
  </w:style>
  <w:style w:type="paragraph" w:customStyle="1" w:styleId="xl68">
    <w:name w:val="xl68"/>
    <w:basedOn w:val="Normal"/>
    <w:rsid w:val="005D6635"/>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69">
    <w:name w:val="xl69"/>
    <w:basedOn w:val="Normal"/>
    <w:rsid w:val="005D6635"/>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70">
    <w:name w:val="xl70"/>
    <w:basedOn w:val="Normal"/>
    <w:rsid w:val="005D6635"/>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table" w:customStyle="1" w:styleId="TableGrid1">
    <w:name w:val="Table Grid1"/>
    <w:basedOn w:val="TableNormal"/>
    <w:next w:val="TableGrid"/>
    <w:uiPriority w:val="39"/>
    <w:rsid w:val="005050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FB275-A804-4369-8CF3-60561040B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4</Pages>
  <Words>8662</Words>
  <Characters>4937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 Pelentritou</dc:creator>
  <cp:keywords/>
  <dc:description/>
  <cp:lastModifiedBy>Andria Pelentritou</cp:lastModifiedBy>
  <cp:revision>4</cp:revision>
  <dcterms:created xsi:type="dcterms:W3CDTF">2019-02-16T05:13:00Z</dcterms:created>
  <dcterms:modified xsi:type="dcterms:W3CDTF">2019-11-06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esthesiology</vt:lpwstr>
  </property>
  <property fmtid="{D5CDD505-2E9C-101B-9397-08002B2CF9AE}" pid="11" name="Mendeley Recent Style Name 4_1">
    <vt:lpwstr>Anesthesi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Citation Style_1">
    <vt:lpwstr>http://www.zotero.org/styles/anesthesiology</vt:lpwstr>
  </property>
  <property fmtid="{D5CDD505-2E9C-101B-9397-08002B2CF9AE}" pid="23" name="Mendeley Document_1">
    <vt:lpwstr>True</vt:lpwstr>
  </property>
  <property fmtid="{D5CDD505-2E9C-101B-9397-08002B2CF9AE}" pid="24" name="Mendeley Unique User Id_1">
    <vt:lpwstr>530d3abe-2fbf-3a6d-9374-1a08e0732e19</vt:lpwstr>
  </property>
</Properties>
</file>